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502B8" w14:textId="21F57EB0" w:rsidR="00AA035C" w:rsidRDefault="00AA035C" w:rsidP="00AA035C">
      <w:pPr>
        <w:pStyle w:val="Heading1"/>
      </w:pPr>
      <w:bookmarkStart w:id="0" w:name="duration"/>
      <w:r>
        <w:t>Long COVID</w:t>
      </w:r>
    </w:p>
    <w:p w14:paraId="753BCE5D" w14:textId="3502A2EC" w:rsidR="002B4C44" w:rsidRDefault="002B4C44" w:rsidP="002B4C44">
      <w:pPr>
        <w:pStyle w:val="Heading2"/>
      </w:pPr>
      <w:r>
        <w:t>Pathophysiology</w:t>
      </w:r>
    </w:p>
    <w:p w14:paraId="1350BC82" w14:textId="77777777" w:rsidR="002B4C44" w:rsidRDefault="002B4C44" w:rsidP="002B4C44"/>
    <w:p w14:paraId="67FAA266" w14:textId="0F5FF7B3" w:rsidR="007748E4" w:rsidRDefault="007748E4" w:rsidP="007748E4">
      <w:pPr>
        <w:pStyle w:val="Heading3"/>
      </w:pPr>
      <w:r>
        <w:t>Exercise</w:t>
      </w:r>
    </w:p>
    <w:p w14:paraId="7A72742F" w14:textId="50134AD6" w:rsidR="007748E4" w:rsidRDefault="007748E4" w:rsidP="007748E4">
      <w:pPr>
        <w:pStyle w:val="Compact"/>
        <w:numPr>
          <w:ilvl w:val="0"/>
          <w:numId w:val="1"/>
        </w:numPr>
        <w:rPr>
          <w:highlight w:val="cyan"/>
        </w:rPr>
      </w:pPr>
      <w:r w:rsidRPr="009E7E75">
        <w:rPr>
          <w:highlight w:val="cyan"/>
        </w:rPr>
        <w:t xml:space="preserve">Lower VE/VCO2 slope (32.1 severe vs 32.9 normal; p = 0.068) </w:t>
      </w:r>
      <w:r w:rsidRPr="009E7E75">
        <w:rPr>
          <w:highlight w:val="cyan"/>
        </w:rPr>
        <w:fldChar w:fldCharType="begin"/>
      </w:r>
      <w:r w:rsidRPr="009E7E75">
        <w:rPr>
          <w:highlight w:val="cyan"/>
        </w:rPr>
        <w:instrText xml:space="preserve"> ADDIN ZOTERO_ITEM CSL_CITATION {"citationID":"00000058","properties":{"unsorted":false,"formattedCitation":"(Cherneva et al., 2025)","plainCitation":"(Cherneva et al., 2025)","noteIndex":0},"citationItems":[{"id":5687,"uris":["http://zotero.org/users/12301744/items/CVTTHU3L"],"itemData":{"id":5687,"type":"article-journal","abstract":"Background: Post-COVID-19 syndrome (PCS) is defined as the persistence of symptoms 3 months after acute SARS-CoV-2 infection. The long-term prevalence and clinical progression of PCS has not been established. Our aim was to investigate the symptoms in PCS patients, explore the degree of physical activity, according to the fatigue severity score, and analyze its association with basic cardio-pulmonary exercise testing (CPET) parameters. Methods: A total of 192 subjects with history of SARSCoV-2 infection were included. They filled in the Chronic Fatigue Syndrome Questionnaire (CFSQ) and were divided into symptomatic and asymptomatic groups. Forty-seven had persistent post-COVID complaints—reduced physical capacity, fatigue, dyspnea, sleep disturbances, muscle pain. CPET was performed and the pathophysiological parameters in the different fatigue severity groups were compared. Results: Subjects with persistent long-term PCS were divided into two groups—mild (20) and moderate–severe (27), depending on the CFSQ score; forty-eight PCS subjects without complaints served as a control group. The average period between the acute illness and the study was 1028 ± 214 days. Subjects with moderate–severe PCS had more symptoms during CPET (73.6% vs. 24.8% vs. 17.4%), as compared to mild/asymptomatic. The rate of perceived effort was subjective and did not correspond to the workload, heart, or breathing rate in the symptomatic group. These subjects were unable to reach the anaerobic threshold, compared to mild/asymptomatic subjects (51.8% vs. 25%, vs. 12.5%). Patients with moderate–severe PCS showed lower peak VO2 (24.13 ± 6.1 mL/min/kg vs. 26.73 ± 5.9 mL/min/kg, vs. 27.01 ± 6.3 mL/min/kg), as compared to mild/asymptomatic subjects. Conclusions: Long-term PCS is still present in up to 24% of the general population, more than thirty months after the acute episode. It is characterized by increased perception of symptom burden and diminished aerobic metabolism. A third of the long-term PCS exhibit lower cardio-respiratory fitness, independently from the severity of the symptoms.","container-title":"Biomedicines","DOI":"10.3390/biomedicines13051097","ISSN":"2227-9059","issue":"5","language":"en","license":"http://creativecommons.org/licenses/by/3.0/","note":"number: 5\npublisher: Multidisciplinary Digital Publishing Institute","page":"1097","source":"www.mdpi.com","title":"Cardio-Respiratory Fitness and Fatigue in Post-COVID-19 Syndrome—A Three-Year Update","volume":"13","author":[{"family":"Cherneva","given":"Radostina"},{"family":"Cherneva","given":"Zheyna"},{"family":"Youroukova","given":"Vania"},{"family":"Kadiyska","given":"Tanya"},{"family":"Valev","given":"Dinko"},{"family":"Hayrula-Manaf","given":"Ebru Myuyun"},{"family":"Mitev","given":"Vanyo"}],"issued":{"date-parts":[["2025",5]]},"citation-key":"Cherneva2025CardioRespiratoryFitnessFatigue"},"prefix":""}],"schema":"https://github.com/citation-style-language/schema/raw/master/csl-citation.json"} </w:instrText>
      </w:r>
      <w:r w:rsidRPr="009E7E75">
        <w:rPr>
          <w:highlight w:val="cyan"/>
        </w:rPr>
        <w:fldChar w:fldCharType="separate"/>
      </w:r>
      <w:r w:rsidRPr="009E7E75">
        <w:rPr>
          <w:rFonts w:ascii="Aptos" w:hAnsi="Aptos"/>
          <w:highlight w:val="cyan"/>
        </w:rPr>
        <w:t>(</w:t>
      </w:r>
      <w:proofErr w:type="spellStart"/>
      <w:r w:rsidRPr="009E7E75">
        <w:rPr>
          <w:rFonts w:ascii="Aptos" w:hAnsi="Aptos"/>
          <w:highlight w:val="cyan"/>
        </w:rPr>
        <w:t>Cherneva</w:t>
      </w:r>
      <w:proofErr w:type="spellEnd"/>
      <w:r w:rsidRPr="009E7E75">
        <w:rPr>
          <w:rFonts w:ascii="Aptos" w:hAnsi="Aptos"/>
          <w:highlight w:val="cyan"/>
        </w:rPr>
        <w:t xml:space="preserve"> et al., 2025)</w:t>
      </w:r>
      <w:r w:rsidRPr="009E7E75">
        <w:rPr>
          <w:highlight w:val="cyan"/>
        </w:rPr>
        <w:fldChar w:fldCharType="end"/>
      </w:r>
    </w:p>
    <w:p w14:paraId="12A0E1E6" w14:textId="77777777" w:rsidR="007748E4" w:rsidRPr="00393417" w:rsidRDefault="007748E4" w:rsidP="007748E4">
      <w:pPr>
        <w:pStyle w:val="Compact"/>
        <w:numPr>
          <w:ilvl w:val="0"/>
          <w:numId w:val="1"/>
        </w:numPr>
        <w:rPr>
          <w:highlight w:val="magenta"/>
        </w:rPr>
      </w:pPr>
      <w:r w:rsidRPr="00393417">
        <w:rPr>
          <w:highlight w:val="magenta"/>
        </w:rPr>
        <w:t>Lower max heart rate</w:t>
      </w:r>
    </w:p>
    <w:p w14:paraId="78D80767" w14:textId="7809370B" w:rsidR="007748E4" w:rsidRPr="007748E4" w:rsidRDefault="007748E4" w:rsidP="007748E4">
      <w:pPr>
        <w:pStyle w:val="Compact"/>
        <w:numPr>
          <w:ilvl w:val="1"/>
          <w:numId w:val="1"/>
        </w:numPr>
        <w:rPr>
          <w:highlight w:val="magenta"/>
        </w:rPr>
      </w:pPr>
      <w:r w:rsidRPr="00393417">
        <w:rPr>
          <w:highlight w:val="magenta"/>
        </w:rPr>
        <w:fldChar w:fldCharType="begin"/>
      </w:r>
      <w:r w:rsidRPr="00393417">
        <w:rPr>
          <w:highlight w:val="magenta"/>
        </w:rPr>
        <w:instrText xml:space="preserve"> ADDIN ZOTERO_ITEM CSL_CITATION {"citationID":"00000061","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393417">
        <w:rPr>
          <w:highlight w:val="magenta"/>
        </w:rPr>
        <w:fldChar w:fldCharType="separate"/>
      </w:r>
      <w:r w:rsidRPr="00393417">
        <w:rPr>
          <w:rFonts w:ascii="Aptos" w:hAnsi="Aptos"/>
          <w:highlight w:val="magenta"/>
        </w:rPr>
        <w:t>(Contreras et al., 2023)</w:t>
      </w:r>
      <w:r w:rsidRPr="00393417">
        <w:rPr>
          <w:highlight w:val="magenta"/>
        </w:rPr>
        <w:fldChar w:fldCharType="end"/>
      </w:r>
    </w:p>
    <w:p w14:paraId="45D40E04" w14:textId="3F31F435" w:rsidR="002B4C44" w:rsidRDefault="002B4C44" w:rsidP="002B4C44">
      <w:pPr>
        <w:pStyle w:val="Compact"/>
        <w:numPr>
          <w:ilvl w:val="0"/>
          <w:numId w:val="1"/>
        </w:numPr>
        <w:rPr>
          <w:highlight w:val="cyan"/>
        </w:rPr>
      </w:pPr>
      <w:r w:rsidRPr="009E7E75">
        <w:rPr>
          <w:highlight w:val="cyan"/>
        </w:rPr>
        <w:t xml:space="preserve">Lower </w:t>
      </w:r>
      <w:r>
        <w:rPr>
          <w:highlight w:val="cyan"/>
        </w:rPr>
        <w:t>o2 delivery / utilization</w:t>
      </w:r>
    </w:p>
    <w:p w14:paraId="732A852B" w14:textId="77777777" w:rsidR="002B4C44" w:rsidRPr="009E7E75" w:rsidRDefault="002B4C44" w:rsidP="002B4C44">
      <w:pPr>
        <w:pStyle w:val="Compact"/>
        <w:numPr>
          <w:ilvl w:val="1"/>
          <w:numId w:val="1"/>
        </w:numPr>
        <w:rPr>
          <w:highlight w:val="cyan"/>
        </w:rPr>
      </w:pPr>
      <w:r w:rsidRPr="009E7E75">
        <w:rPr>
          <w:highlight w:val="cyan"/>
        </w:rPr>
        <w:t>Only 2 subjects demonstrated Respiratory Limitation (RL)</w:t>
      </w:r>
      <w:r>
        <w:rPr>
          <w:highlight w:val="cyan"/>
        </w:rPr>
        <w:t xml:space="preserve"> </w:t>
      </w:r>
      <w:r w:rsidRPr="009E7E75">
        <w:rPr>
          <w:highlight w:val="cyan"/>
        </w:rPr>
        <w:fldChar w:fldCharType="begin"/>
      </w:r>
      <w:r w:rsidRPr="009E7E75">
        <w:rPr>
          <w:highlight w:val="cyan"/>
        </w:rPr>
        <w:instrText xml:space="preserve"> ADDIN ZOTERO_ITEM CSL_CITATION {"citationID":"00000044","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w:instrText>
      </w:r>
      <w:r w:rsidRPr="009E7E75">
        <w:rPr>
          <w:rFonts w:ascii="Arial" w:hAnsi="Arial" w:cs="Arial"/>
          <w:highlight w:val="cyan"/>
        </w:rPr>
        <w:instrText> </w:instrText>
      </w:r>
      <w:r w:rsidRPr="009E7E75">
        <w:rPr>
          <w:rFonts w:ascii="Aptos" w:hAnsi="Aptos" w:cs="Aptos"/>
          <w:highlight w:val="cyan"/>
        </w:rPr>
        <w:instrText>±</w:instrText>
      </w:r>
      <w:r w:rsidRPr="009E7E75">
        <w:rPr>
          <w:rFonts w:ascii="Arial" w:hAnsi="Arial" w:cs="Arial"/>
          <w:highlight w:val="cyan"/>
        </w:rPr>
        <w:instrText> </w:instrText>
      </w:r>
      <w:r w:rsidRPr="009E7E75">
        <w:rPr>
          <w:highlight w:val="cyan"/>
        </w:rPr>
        <w:instrText xml:space="preserve">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9E7E75">
        <w:rPr>
          <w:highlight w:val="cyan"/>
        </w:rPr>
        <w:fldChar w:fldCharType="separate"/>
      </w:r>
      <w:r w:rsidRPr="009E7E75">
        <w:rPr>
          <w:rFonts w:ascii="Aptos" w:hAnsi="Aptos"/>
          <w:highlight w:val="cyan"/>
        </w:rPr>
        <w:t>(Baratto et al., 2021)</w:t>
      </w:r>
      <w:r w:rsidRPr="009E7E75">
        <w:rPr>
          <w:highlight w:val="cyan"/>
        </w:rPr>
        <w:fldChar w:fldCharType="end"/>
      </w:r>
    </w:p>
    <w:p w14:paraId="4143BB08" w14:textId="77777777" w:rsidR="002B4C44" w:rsidRDefault="002B4C44" w:rsidP="002B4C44">
      <w:pPr>
        <w:pStyle w:val="Compact"/>
        <w:numPr>
          <w:ilvl w:val="1"/>
          <w:numId w:val="1"/>
        </w:numPr>
        <w:rPr>
          <w:highlight w:val="cyan"/>
        </w:rPr>
      </w:pPr>
      <w:r>
        <w:rPr>
          <w:highlight w:val="cyan"/>
        </w:rPr>
        <w:t xml:space="preserve">Lower </w:t>
      </w:r>
      <w:r w:rsidRPr="009E7E75">
        <w:rPr>
          <w:highlight w:val="cyan"/>
        </w:rPr>
        <w:t>A-V difference</w:t>
      </w:r>
      <w:r>
        <w:rPr>
          <w:highlight w:val="cyan"/>
        </w:rPr>
        <w:t xml:space="preserve"> </w:t>
      </w:r>
      <w:r w:rsidRPr="009E7E75">
        <w:rPr>
          <w:highlight w:val="cyan"/>
        </w:rPr>
        <w:fldChar w:fldCharType="begin"/>
      </w:r>
      <w:r w:rsidRPr="009E7E75">
        <w:rPr>
          <w:highlight w:val="cyan"/>
        </w:rPr>
        <w:instrText xml:space="preserve"> ADDIN ZOTERO_ITEM CSL_CITATION {"citationID":"00000046","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w:instrText>
      </w:r>
      <w:r w:rsidRPr="009E7E75">
        <w:rPr>
          <w:rFonts w:ascii="Arial" w:hAnsi="Arial" w:cs="Arial"/>
          <w:highlight w:val="cyan"/>
        </w:rPr>
        <w:instrText> </w:instrText>
      </w:r>
      <w:r w:rsidRPr="009E7E75">
        <w:rPr>
          <w:rFonts w:ascii="Aptos" w:hAnsi="Aptos" w:cs="Aptos"/>
          <w:highlight w:val="cyan"/>
        </w:rPr>
        <w:instrText>±</w:instrText>
      </w:r>
      <w:r w:rsidRPr="009E7E75">
        <w:rPr>
          <w:rFonts w:ascii="Arial" w:hAnsi="Arial" w:cs="Arial"/>
          <w:highlight w:val="cyan"/>
        </w:rPr>
        <w:instrText> </w:instrText>
      </w:r>
      <w:r w:rsidRPr="009E7E75">
        <w:rPr>
          <w:highlight w:val="cyan"/>
        </w:rPr>
        <w:instrText xml:space="preserve">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9E7E75">
        <w:rPr>
          <w:highlight w:val="cyan"/>
        </w:rPr>
        <w:fldChar w:fldCharType="separate"/>
      </w:r>
      <w:r w:rsidRPr="009E7E75">
        <w:rPr>
          <w:rFonts w:ascii="Aptos" w:hAnsi="Aptos"/>
          <w:highlight w:val="cyan"/>
        </w:rPr>
        <w:t>(Baratto et al., 2021)</w:t>
      </w:r>
      <w:r w:rsidRPr="009E7E75">
        <w:rPr>
          <w:highlight w:val="cyan"/>
        </w:rPr>
        <w:fldChar w:fldCharType="end"/>
      </w:r>
    </w:p>
    <w:p w14:paraId="5E6AF7D9" w14:textId="77777777" w:rsidR="002B4C44" w:rsidRDefault="002B4C44" w:rsidP="002B4C44">
      <w:pPr>
        <w:pStyle w:val="Compact"/>
        <w:numPr>
          <w:ilvl w:val="1"/>
          <w:numId w:val="1"/>
        </w:numPr>
        <w:rPr>
          <w:highlight w:val="cyan"/>
        </w:rPr>
      </w:pPr>
      <w:r w:rsidRPr="009E7E75">
        <w:rPr>
          <w:highlight w:val="cyan"/>
        </w:rPr>
        <w:t>Lower peripheral oxygen extraction</w:t>
      </w:r>
      <w:r>
        <w:rPr>
          <w:highlight w:val="cyan"/>
        </w:rPr>
        <w:t xml:space="preserve"> </w:t>
      </w:r>
      <w:r w:rsidRPr="009E7E75">
        <w:rPr>
          <w:highlight w:val="cyan"/>
        </w:rPr>
        <w:fldChar w:fldCharType="begin"/>
      </w:r>
      <w:r w:rsidRPr="009E7E75">
        <w:rPr>
          <w:highlight w:val="cyan"/>
        </w:rPr>
        <w:instrText xml:space="preserve"> ADDIN ZOTERO_ITEM CSL_CITATION {"citationID":"00000047","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w:instrText>
      </w:r>
      <w:r w:rsidRPr="009E7E75">
        <w:rPr>
          <w:rFonts w:ascii="Arial" w:hAnsi="Arial" w:cs="Arial"/>
          <w:highlight w:val="cyan"/>
        </w:rPr>
        <w:instrText> </w:instrText>
      </w:r>
      <w:r w:rsidRPr="009E7E75">
        <w:rPr>
          <w:rFonts w:ascii="Aptos" w:hAnsi="Aptos" w:cs="Aptos"/>
          <w:highlight w:val="cyan"/>
        </w:rPr>
        <w:instrText>±</w:instrText>
      </w:r>
      <w:r w:rsidRPr="009E7E75">
        <w:rPr>
          <w:rFonts w:ascii="Arial" w:hAnsi="Arial" w:cs="Arial"/>
          <w:highlight w:val="cyan"/>
        </w:rPr>
        <w:instrText> </w:instrText>
      </w:r>
      <w:r w:rsidRPr="009E7E75">
        <w:rPr>
          <w:highlight w:val="cyan"/>
        </w:rPr>
        <w:instrText xml:space="preserve">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9E7E75">
        <w:rPr>
          <w:highlight w:val="cyan"/>
        </w:rPr>
        <w:fldChar w:fldCharType="separate"/>
      </w:r>
      <w:r w:rsidRPr="009E7E75">
        <w:rPr>
          <w:rFonts w:ascii="Aptos" w:hAnsi="Aptos"/>
          <w:highlight w:val="cyan"/>
        </w:rPr>
        <w:t>(Baratto et al., 2021)</w:t>
      </w:r>
      <w:r w:rsidRPr="009E7E75">
        <w:rPr>
          <w:highlight w:val="cyan"/>
        </w:rPr>
        <w:fldChar w:fldCharType="end"/>
      </w:r>
    </w:p>
    <w:p w14:paraId="48B326C9" w14:textId="77777777" w:rsidR="002B4C44" w:rsidRDefault="002B4C44" w:rsidP="002B4C44">
      <w:pPr>
        <w:pStyle w:val="Compact"/>
        <w:numPr>
          <w:ilvl w:val="1"/>
          <w:numId w:val="1"/>
        </w:numPr>
        <w:rPr>
          <w:highlight w:val="cyan"/>
        </w:rPr>
      </w:pPr>
      <w:r>
        <w:rPr>
          <w:highlight w:val="cyan"/>
        </w:rPr>
        <w:t xml:space="preserve">Lower SaO2 </w:t>
      </w:r>
      <w:r w:rsidRPr="009E7E75">
        <w:rPr>
          <w:highlight w:val="cyan"/>
        </w:rPr>
        <w:fldChar w:fldCharType="begin"/>
      </w:r>
      <w:r w:rsidRPr="009E7E75">
        <w:rPr>
          <w:highlight w:val="cyan"/>
        </w:rPr>
        <w:instrText xml:space="preserve"> ADDIN ZOTERO_ITEM CSL_CITATION {"citationID":"00000047","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w:instrText>
      </w:r>
      <w:r w:rsidRPr="009E7E75">
        <w:rPr>
          <w:rFonts w:ascii="Arial" w:hAnsi="Arial" w:cs="Arial"/>
          <w:highlight w:val="cyan"/>
        </w:rPr>
        <w:instrText> </w:instrText>
      </w:r>
      <w:r w:rsidRPr="009E7E75">
        <w:rPr>
          <w:rFonts w:ascii="Aptos" w:hAnsi="Aptos" w:cs="Aptos"/>
          <w:highlight w:val="cyan"/>
        </w:rPr>
        <w:instrText>±</w:instrText>
      </w:r>
      <w:r w:rsidRPr="009E7E75">
        <w:rPr>
          <w:rFonts w:ascii="Arial" w:hAnsi="Arial" w:cs="Arial"/>
          <w:highlight w:val="cyan"/>
        </w:rPr>
        <w:instrText> </w:instrText>
      </w:r>
      <w:r w:rsidRPr="009E7E75">
        <w:rPr>
          <w:highlight w:val="cyan"/>
        </w:rPr>
        <w:instrText xml:space="preserve">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9E7E75">
        <w:rPr>
          <w:highlight w:val="cyan"/>
        </w:rPr>
        <w:fldChar w:fldCharType="separate"/>
      </w:r>
      <w:r w:rsidRPr="009E7E75">
        <w:rPr>
          <w:rFonts w:ascii="Aptos" w:hAnsi="Aptos"/>
          <w:highlight w:val="cyan"/>
        </w:rPr>
        <w:t>(Baratto et al., 2021)</w:t>
      </w:r>
      <w:r w:rsidRPr="009E7E75">
        <w:rPr>
          <w:highlight w:val="cyan"/>
        </w:rPr>
        <w:fldChar w:fldCharType="end"/>
      </w:r>
    </w:p>
    <w:p w14:paraId="1BE3B687" w14:textId="77777777" w:rsidR="002B4C44" w:rsidRPr="005F248F" w:rsidRDefault="002B4C44" w:rsidP="002B4C44">
      <w:pPr>
        <w:pStyle w:val="Compact"/>
        <w:numPr>
          <w:ilvl w:val="1"/>
          <w:numId w:val="1"/>
        </w:numPr>
        <w:rPr>
          <w:highlight w:val="cyan"/>
        </w:rPr>
      </w:pPr>
      <w:r w:rsidRPr="005F248F">
        <w:rPr>
          <w:highlight w:val="cyan"/>
        </w:rPr>
        <w:t xml:space="preserve">19.6 versus 17.1 </w:t>
      </w:r>
      <w:r w:rsidRPr="005F248F">
        <w:rPr>
          <w:highlight w:val="cyan"/>
        </w:rPr>
        <w:fldChar w:fldCharType="begin"/>
      </w:r>
      <w:r w:rsidRPr="005F248F">
        <w:rPr>
          <w:highlight w:val="cyan"/>
        </w:rPr>
        <w:instrText xml:space="preserve"> ADDIN ZOTERO_ITEM CSL_CITATION {"citationID":"00000075","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w:instrText>
      </w:r>
      <w:r w:rsidRPr="005F248F">
        <w:rPr>
          <w:rFonts w:ascii="Arial" w:hAnsi="Arial" w:cs="Arial"/>
          <w:highlight w:val="cyan"/>
        </w:rPr>
        <w:instrText> </w:instrText>
      </w:r>
      <w:r w:rsidRPr="005F248F">
        <w:rPr>
          <w:rFonts w:ascii="Aptos" w:hAnsi="Aptos" w:cs="Aptos"/>
          <w:highlight w:val="cyan"/>
        </w:rPr>
        <w:instrText>±</w:instrText>
      </w:r>
      <w:r w:rsidRPr="005F248F">
        <w:rPr>
          <w:rFonts w:ascii="Arial" w:hAnsi="Arial" w:cs="Arial"/>
          <w:highlight w:val="cyan"/>
        </w:rPr>
        <w:instrText> </w:instrText>
      </w:r>
      <w:r w:rsidRPr="005F248F">
        <w:rPr>
          <w:highlight w:val="cyan"/>
        </w:rPr>
        <w:instrText xml:space="preserve">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5F248F">
        <w:rPr>
          <w:highlight w:val="cyan"/>
        </w:rPr>
        <w:fldChar w:fldCharType="separate"/>
      </w:r>
      <w:r w:rsidRPr="005F248F">
        <w:rPr>
          <w:rFonts w:ascii="Aptos" w:hAnsi="Aptos"/>
          <w:highlight w:val="cyan"/>
        </w:rPr>
        <w:t>(Baratto et al., 2021)</w:t>
      </w:r>
      <w:r w:rsidRPr="005F248F">
        <w:rPr>
          <w:highlight w:val="cyan"/>
        </w:rPr>
        <w:fldChar w:fldCharType="end"/>
      </w:r>
    </w:p>
    <w:p w14:paraId="09DE13CA" w14:textId="77777777" w:rsidR="002B4C44" w:rsidRPr="005F248F" w:rsidRDefault="002B4C44" w:rsidP="002B4C44">
      <w:pPr>
        <w:pStyle w:val="Compact"/>
        <w:numPr>
          <w:ilvl w:val="1"/>
          <w:numId w:val="1"/>
        </w:numPr>
        <w:rPr>
          <w:highlight w:val="cyan"/>
        </w:rPr>
      </w:pPr>
      <w:r w:rsidRPr="005F248F">
        <w:rPr>
          <w:highlight w:val="cyan"/>
        </w:rPr>
        <w:t xml:space="preserve">Lower A-VO2 difference with lower peripheral oxygen extraction, </w:t>
      </w:r>
      <w:r w:rsidRPr="005F248F">
        <w:rPr>
          <w:highlight w:val="cyan"/>
        </w:rPr>
        <w:fldChar w:fldCharType="begin"/>
      </w:r>
      <w:r w:rsidRPr="005F248F">
        <w:rPr>
          <w:highlight w:val="cyan"/>
        </w:rPr>
        <w:instrText xml:space="preserve"> ADDIN ZOTERO_ITEM CSL_CITATION {"citationID":"00000076","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w:instrText>
      </w:r>
      <w:r w:rsidRPr="005F248F">
        <w:rPr>
          <w:rFonts w:ascii="Arial" w:hAnsi="Arial" w:cs="Arial"/>
          <w:highlight w:val="cyan"/>
        </w:rPr>
        <w:instrText> </w:instrText>
      </w:r>
      <w:r w:rsidRPr="005F248F">
        <w:rPr>
          <w:rFonts w:ascii="Aptos" w:hAnsi="Aptos" w:cs="Aptos"/>
          <w:highlight w:val="cyan"/>
        </w:rPr>
        <w:instrText>±</w:instrText>
      </w:r>
      <w:r w:rsidRPr="005F248F">
        <w:rPr>
          <w:rFonts w:ascii="Arial" w:hAnsi="Arial" w:cs="Arial"/>
          <w:highlight w:val="cyan"/>
        </w:rPr>
        <w:instrText> </w:instrText>
      </w:r>
      <w:r w:rsidRPr="005F248F">
        <w:rPr>
          <w:highlight w:val="cyan"/>
        </w:rPr>
        <w:instrText xml:space="preserve">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5F248F">
        <w:rPr>
          <w:highlight w:val="cyan"/>
        </w:rPr>
        <w:fldChar w:fldCharType="separate"/>
      </w:r>
      <w:r w:rsidRPr="005F248F">
        <w:rPr>
          <w:rFonts w:ascii="Aptos" w:hAnsi="Aptos"/>
          <w:highlight w:val="cyan"/>
        </w:rPr>
        <w:t>(Baratto et al., 2021)</w:t>
      </w:r>
      <w:r w:rsidRPr="005F248F">
        <w:rPr>
          <w:highlight w:val="cyan"/>
        </w:rPr>
        <w:fldChar w:fldCharType="end"/>
      </w:r>
    </w:p>
    <w:p w14:paraId="27A9EF72" w14:textId="77777777" w:rsidR="002B4C44" w:rsidRPr="009E7E75" w:rsidRDefault="002B4C44" w:rsidP="002B4C44">
      <w:pPr>
        <w:pStyle w:val="Compact"/>
        <w:numPr>
          <w:ilvl w:val="1"/>
          <w:numId w:val="1"/>
        </w:numPr>
        <w:rPr>
          <w:highlight w:val="cyan"/>
        </w:rPr>
      </w:pPr>
      <w:r w:rsidRPr="009E7E75">
        <w:rPr>
          <w:highlight w:val="cyan"/>
        </w:rPr>
        <w:t>Cardiac output</w:t>
      </w:r>
    </w:p>
    <w:p w14:paraId="3D53B1B2" w14:textId="77777777" w:rsidR="002B4C44" w:rsidRDefault="002B4C44" w:rsidP="002B4C44">
      <w:pPr>
        <w:pStyle w:val="Compact"/>
        <w:numPr>
          <w:ilvl w:val="2"/>
          <w:numId w:val="1"/>
        </w:numPr>
        <w:rPr>
          <w:highlight w:val="cyan"/>
        </w:rPr>
      </w:pPr>
      <w:r w:rsidRPr="009E7E75">
        <w:rPr>
          <w:highlight w:val="cyan"/>
        </w:rPr>
        <w:t xml:space="preserve">No difference in absolute values, but COVID has lower percentage of predicted values </w:t>
      </w:r>
      <w:r w:rsidRPr="009E7E75">
        <w:rPr>
          <w:highlight w:val="cyan"/>
        </w:rPr>
        <w:fldChar w:fldCharType="begin"/>
      </w:r>
      <w:r w:rsidRPr="009E7E75">
        <w:rPr>
          <w:highlight w:val="cyan"/>
        </w:rPr>
        <w:instrText xml:space="preserve"> ADDIN ZOTERO_ITEM CSL_CITATION {"citationID":"00000048","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w:instrText>
      </w:r>
      <w:r w:rsidRPr="009E7E75">
        <w:rPr>
          <w:rFonts w:ascii="Arial" w:hAnsi="Arial" w:cs="Arial"/>
          <w:highlight w:val="cyan"/>
        </w:rPr>
        <w:instrText> </w:instrText>
      </w:r>
      <w:r w:rsidRPr="009E7E75">
        <w:rPr>
          <w:rFonts w:ascii="Aptos" w:hAnsi="Aptos" w:cs="Aptos"/>
          <w:highlight w:val="cyan"/>
        </w:rPr>
        <w:instrText>±</w:instrText>
      </w:r>
      <w:r w:rsidRPr="009E7E75">
        <w:rPr>
          <w:rFonts w:ascii="Arial" w:hAnsi="Arial" w:cs="Arial"/>
          <w:highlight w:val="cyan"/>
        </w:rPr>
        <w:instrText> </w:instrText>
      </w:r>
      <w:r w:rsidRPr="009E7E75">
        <w:rPr>
          <w:highlight w:val="cyan"/>
        </w:rPr>
        <w:instrText xml:space="preserve">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9E7E75">
        <w:rPr>
          <w:highlight w:val="cyan"/>
        </w:rPr>
        <w:fldChar w:fldCharType="separate"/>
      </w:r>
      <w:r w:rsidRPr="009E7E75">
        <w:rPr>
          <w:rFonts w:ascii="Aptos" w:hAnsi="Aptos"/>
          <w:highlight w:val="cyan"/>
        </w:rPr>
        <w:t>(Baratto et al., 2021)</w:t>
      </w:r>
      <w:r w:rsidRPr="009E7E75">
        <w:rPr>
          <w:highlight w:val="cyan"/>
        </w:rPr>
        <w:fldChar w:fldCharType="end"/>
      </w:r>
    </w:p>
    <w:p w14:paraId="4ED4C5DE" w14:textId="77777777" w:rsidR="002B4C44" w:rsidRPr="00393417" w:rsidRDefault="002B4C44" w:rsidP="002B4C44">
      <w:pPr>
        <w:pStyle w:val="Compact"/>
        <w:numPr>
          <w:ilvl w:val="1"/>
          <w:numId w:val="1"/>
        </w:numPr>
        <w:rPr>
          <w:highlight w:val="cyan"/>
        </w:rPr>
      </w:pPr>
      <w:r w:rsidRPr="00393417">
        <w:rPr>
          <w:highlight w:val="cyan"/>
        </w:rPr>
        <w:t>Lower O2 pulse</w:t>
      </w:r>
    </w:p>
    <w:p w14:paraId="53B7A512" w14:textId="77777777" w:rsidR="002B4C44" w:rsidRDefault="002B4C44" w:rsidP="002B4C44">
      <w:pPr>
        <w:pStyle w:val="Compact"/>
        <w:numPr>
          <w:ilvl w:val="2"/>
          <w:numId w:val="1"/>
        </w:numPr>
        <w:rPr>
          <w:highlight w:val="cyan"/>
        </w:rPr>
      </w:pPr>
      <w:r w:rsidRPr="00393417">
        <w:rPr>
          <w:highlight w:val="cyan"/>
        </w:rPr>
        <w:t xml:space="preserve">16% lower on Day 2 compared to Day 1 in PEM </w:t>
      </w:r>
      <w:r w:rsidRPr="00393417">
        <w:rPr>
          <w:highlight w:val="cyan"/>
        </w:rPr>
        <w:fldChar w:fldCharType="begin"/>
      </w:r>
      <w:r w:rsidRPr="00393417">
        <w:rPr>
          <w:highlight w:val="cyan"/>
        </w:rPr>
        <w:instrText xml:space="preserve"> ADDIN ZOTERO_ITEM CSL_CITATION {"citationID":"00000062","properties":{"unsorted":false,"formattedCitation":"(Thomas et al., n.d.)","plainCitation":"(Thomas et al., n.d.)","noteIndex":0},"citationItems":[{"id":5368,"uris":["http://zotero.org/users/12301744/items/22R9E734"],"itemData":{"id":5368,"type":"article-journal","abstract":"Long COVID has a complex pathology and a heterogeneous symptom profile that impacts quality of life and functional status. Post-exertional symptom exacerbation (PESE) affects one-third of people living with long COVID, but the physiological basis of impaired physical function remains poorly understood. Sixty-eight people (age (mean ± SD): 50 ± 11 years, 46 females (68%)) were screened for severity of PESE and completed two submaximal cardiopulmonary exercise tests separated by 24 h. Work rate was stratified relative to functional status and was set at 10, 20 or 30 W, increasing by 5 W/min for a maximum of 12 min. At the first ventilatory threshold (VT1), {\\dot V_\\mathrmO_2\\ was 0.73 ± 0.16 L/min on Day 1 and decreased on Day 2 (0.68 ± 0.16 L/min; P = 0.003). Work rate at VT1 was lower on Day 2 (Day 1 vs. Day 2; 28 ± 13 vs. 24 ± 12 W; P = 0.004). Oxygen pulse on Day 1 at VT1 was 8.2 ± 2.2 mL/beat and was reduced on Day 2 (7.5 ± 1.8 mL/beat; P = 0.002). The partial pressure of end tidal carbon dioxide was reduced on Day 2 (Day 1 vs. Day 2; 38 ± 3.8 vs. 37 ± 3.2 mmHg; P = 0.010). Impaired {\\dot V_\\mathrmO_2\\ is indicative of reduced transport and/or utilisation of oxygen. {\\dot V_\\mathrmO_2\\ at VT1 was impaired on Day 2, highlighting worsened function in the 24 h after submaximal exercise. The data suggest multiple contributing physiological mechanisms across different systems and further research is needed to investigate these areas.","container-title":"Experimental Physiology","DOI":"10.1113/EP092576","ISSN":"1469-445X","issue":"n/a","language":"en","license":"© 2025 The Author(s). Experimental Physiology published by John Wiley &amp; Sons Ltd on behalf of The Physiological Society.","note":"_eprint: https://physoc.onlinelibrary.wiley.com/doi/pdf/10.1113/EP092576","source":"Wiley Online Library","title":"Submaximal 2-day cardiopulmonary exercise testing to assess exercise capacity and post-exertional symptom exacerbation in people with long COVID","URL":"https://onlinelibrary.wiley.com/doi/abs/10.1113/EP092576","volume":"n/a","author":[{"family":"Thomas","given":"Callum"},{"family":"Kudiersky","given":"Nik"},{"family":"Ansdell","given":"Paul"},{"family":"Ashton","given":"Ruth E"},{"family":"Brown","given":"Calum"},{"family":"Bewick","given":"Thomas"},{"family":"Carr","given":"Jack"},{"family":"Hume","given":"Emily"},{"family":"Spillane","given":"Padraig"},{"family":"Pastorio","given":"Elisa"},{"family":"Owen","given":"Rebecca"},{"family":"Maden-Wilkinson","given":"Tom"},{"family":"McNeil-Angopa","given":"Ethan"},{"family":"Parkington","given":"Tom"},{"family":"Arena","given":"Ross"},{"family":"Ozemek","given":"Cemal"},{"family":"Formenti","given":"Federico"},{"family":"Veluswamy","given":"Sundar Kumar"},{"family":"Gururaj","given":"Rachita"},{"family":"Faghy","given":"Mark A."}],"accessed":{"date-parts":[["2025",7,26]]},"citation-key":"ThomasSubmaximal2dayCardiopulmonary"},"prefix":""}],"schema":"https://github.com/citation-style-language/schema/raw/master/csl-citation.json"} </w:instrText>
      </w:r>
      <w:r w:rsidRPr="00393417">
        <w:rPr>
          <w:highlight w:val="cyan"/>
        </w:rPr>
        <w:fldChar w:fldCharType="separate"/>
      </w:r>
      <w:r w:rsidRPr="00393417">
        <w:rPr>
          <w:rFonts w:ascii="Aptos" w:hAnsi="Aptos"/>
          <w:highlight w:val="cyan"/>
        </w:rPr>
        <w:t>(Thomas et al., n.d.)</w:t>
      </w:r>
      <w:r w:rsidRPr="00393417">
        <w:rPr>
          <w:highlight w:val="cyan"/>
        </w:rPr>
        <w:fldChar w:fldCharType="end"/>
      </w:r>
    </w:p>
    <w:p w14:paraId="4744920F" w14:textId="77777777" w:rsidR="002B4C44" w:rsidRPr="00D04216" w:rsidRDefault="002B4C44" w:rsidP="002B4C44">
      <w:pPr>
        <w:pStyle w:val="Compact"/>
        <w:numPr>
          <w:ilvl w:val="1"/>
          <w:numId w:val="1"/>
        </w:numPr>
        <w:rPr>
          <w:highlight w:val="cyan"/>
        </w:rPr>
      </w:pPr>
      <w:r>
        <w:rPr>
          <w:highlight w:val="cyan"/>
        </w:rPr>
        <w:t xml:space="preserve">Low Cardiac and O2 pulse </w:t>
      </w:r>
      <w:r w:rsidRPr="008019AF">
        <w:t>[@deBoerDecreasedFattyAcid]</w:t>
      </w:r>
    </w:p>
    <w:p w14:paraId="2CA42038" w14:textId="77777777" w:rsidR="002B4C44" w:rsidRPr="008019AF" w:rsidRDefault="002B4C44" w:rsidP="002B4C44">
      <w:pPr>
        <w:pStyle w:val="Compact"/>
        <w:numPr>
          <w:ilvl w:val="1"/>
          <w:numId w:val="1"/>
        </w:numPr>
        <w:rPr>
          <w:highlight w:val="cyan"/>
        </w:rPr>
      </w:pPr>
      <w:r>
        <w:t xml:space="preserve">No sign of ventilatory impairment, impaired o2 pulse and oxygen uptake capacity </w:t>
      </w:r>
      <w:r w:rsidRPr="00D04216">
        <w:t>(Evers et al., 2022, p. 8)</w:t>
      </w:r>
    </w:p>
    <w:p w14:paraId="2F74C4DC" w14:textId="77777777" w:rsidR="002B4C44" w:rsidRPr="008019AF" w:rsidRDefault="002B4C44" w:rsidP="002B4C44">
      <w:pPr>
        <w:pStyle w:val="Compact"/>
        <w:numPr>
          <w:ilvl w:val="0"/>
          <w:numId w:val="1"/>
        </w:numPr>
        <w:rPr>
          <w:highlight w:val="cyan"/>
        </w:rPr>
      </w:pPr>
      <w:r>
        <w:t>Earlier anaerobic threshold</w:t>
      </w:r>
    </w:p>
    <w:p w14:paraId="2DB0EE76" w14:textId="77777777" w:rsidR="002B4C44" w:rsidRPr="008019AF" w:rsidRDefault="002B4C44" w:rsidP="002B4C44">
      <w:pPr>
        <w:pStyle w:val="Compact"/>
        <w:numPr>
          <w:ilvl w:val="1"/>
          <w:numId w:val="1"/>
        </w:numPr>
        <w:rPr>
          <w:highlight w:val="cyan"/>
        </w:rPr>
      </w:pPr>
      <w:r>
        <w:t xml:space="preserve">Impaired fat metabolism from mitochondria </w:t>
      </w:r>
      <w:r>
        <w:sym w:font="Wingdings" w:char="F0E0"/>
      </w:r>
      <w:r>
        <w:t xml:space="preserve"> higher mean lactate </w:t>
      </w:r>
      <w:r w:rsidRPr="008019AF">
        <w:t>[@deBoerDecreasedFattyAcid]</w:t>
      </w:r>
    </w:p>
    <w:p w14:paraId="77B8E3BB" w14:textId="77777777" w:rsidR="002B4C44" w:rsidRPr="005F248F" w:rsidRDefault="002B4C44" w:rsidP="002B4C44">
      <w:pPr>
        <w:pStyle w:val="Compact"/>
        <w:numPr>
          <w:ilvl w:val="2"/>
          <w:numId w:val="1"/>
        </w:numPr>
        <w:rPr>
          <w:highlight w:val="cyan"/>
        </w:rPr>
      </w:pPr>
      <w:r>
        <w:t xml:space="preserve">Not associated with COVID symptoms </w:t>
      </w:r>
      <w:r w:rsidRPr="008019AF">
        <w:t>[@deBoerDecreasedFattyAcid]</w:t>
      </w:r>
    </w:p>
    <w:p w14:paraId="6FAE4E9D" w14:textId="77777777" w:rsidR="007748E4" w:rsidRPr="005F248F" w:rsidRDefault="007748E4" w:rsidP="007748E4">
      <w:pPr>
        <w:pStyle w:val="Heading3"/>
        <w:rPr>
          <w:highlight w:val="magenta"/>
        </w:rPr>
      </w:pPr>
      <w:bookmarkStart w:id="1" w:name="cardiac"/>
      <w:r w:rsidRPr="005F248F">
        <w:rPr>
          <w:highlight w:val="magenta"/>
        </w:rPr>
        <w:t>Cardiac</w:t>
      </w:r>
    </w:p>
    <w:p w14:paraId="0D0ACCE8" w14:textId="77777777" w:rsidR="007748E4" w:rsidRPr="005F248F" w:rsidRDefault="007748E4" w:rsidP="007748E4">
      <w:pPr>
        <w:pStyle w:val="Compact"/>
        <w:numPr>
          <w:ilvl w:val="0"/>
          <w:numId w:val="1"/>
        </w:numPr>
        <w:rPr>
          <w:highlight w:val="magenta"/>
        </w:rPr>
      </w:pPr>
      <w:r w:rsidRPr="005F248F">
        <w:rPr>
          <w:highlight w:val="magenta"/>
        </w:rPr>
        <w:t>No difference in LVEF</w:t>
      </w:r>
    </w:p>
    <w:p w14:paraId="72639B19" w14:textId="77777777" w:rsidR="007748E4" w:rsidRPr="005F248F" w:rsidRDefault="007748E4" w:rsidP="007748E4">
      <w:pPr>
        <w:pStyle w:val="Compact"/>
        <w:numPr>
          <w:ilvl w:val="1"/>
          <w:numId w:val="1"/>
        </w:numPr>
        <w:rPr>
          <w:highlight w:val="magenta"/>
        </w:rPr>
      </w:pPr>
      <w:r w:rsidRPr="005F248F">
        <w:rPr>
          <w:highlight w:val="magenta"/>
        </w:rPr>
        <w:fldChar w:fldCharType="begin"/>
      </w:r>
      <w:r w:rsidRPr="005F248F">
        <w:rPr>
          <w:highlight w:val="magenta"/>
        </w:rPr>
        <w:instrText xml:space="preserve"> ADDIN ZOTERO_ITEM CSL_CITATION {"citationID":"00000077","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w:instrText>
      </w:r>
      <w:r w:rsidRPr="005F248F">
        <w:rPr>
          <w:rFonts w:ascii="Arial" w:hAnsi="Arial" w:cs="Arial"/>
          <w:highlight w:val="magenta"/>
        </w:rPr>
        <w:instrText> </w:instrText>
      </w:r>
      <w:r w:rsidRPr="005F248F">
        <w:rPr>
          <w:rFonts w:ascii="Aptos" w:hAnsi="Aptos" w:cs="Aptos"/>
          <w:highlight w:val="magenta"/>
        </w:rPr>
        <w:instrText>±</w:instrText>
      </w:r>
      <w:r w:rsidRPr="005F248F">
        <w:rPr>
          <w:rFonts w:ascii="Arial" w:hAnsi="Arial" w:cs="Arial"/>
          <w:highlight w:val="magenta"/>
        </w:rPr>
        <w:instrText> </w:instrText>
      </w:r>
      <w:r w:rsidRPr="005F248F">
        <w:rPr>
          <w:highlight w:val="magenta"/>
        </w:rPr>
        <w:instrText xml:space="preserve">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5F248F">
        <w:rPr>
          <w:highlight w:val="magenta"/>
        </w:rPr>
        <w:fldChar w:fldCharType="separate"/>
      </w:r>
      <w:r w:rsidRPr="005F248F">
        <w:rPr>
          <w:rFonts w:ascii="Aptos" w:hAnsi="Aptos"/>
          <w:highlight w:val="magenta"/>
        </w:rPr>
        <w:t>(Baratto et al., 2021)</w:t>
      </w:r>
      <w:r w:rsidRPr="005F248F">
        <w:rPr>
          <w:highlight w:val="magenta"/>
        </w:rPr>
        <w:fldChar w:fldCharType="end"/>
      </w:r>
    </w:p>
    <w:p w14:paraId="7241FE79" w14:textId="77777777" w:rsidR="007748E4" w:rsidRPr="005F248F" w:rsidRDefault="007748E4" w:rsidP="007748E4">
      <w:pPr>
        <w:pStyle w:val="Compact"/>
        <w:numPr>
          <w:ilvl w:val="0"/>
          <w:numId w:val="1"/>
        </w:numPr>
        <w:rPr>
          <w:highlight w:val="magenta"/>
        </w:rPr>
      </w:pPr>
      <w:r w:rsidRPr="005F248F">
        <w:rPr>
          <w:highlight w:val="magenta"/>
        </w:rPr>
        <w:t>Mildly dilated right ventricle</w:t>
      </w:r>
    </w:p>
    <w:p w14:paraId="68CC537A" w14:textId="77777777" w:rsidR="007748E4" w:rsidRPr="005F248F" w:rsidRDefault="007748E4" w:rsidP="007748E4">
      <w:pPr>
        <w:pStyle w:val="Compact"/>
        <w:numPr>
          <w:ilvl w:val="1"/>
          <w:numId w:val="1"/>
        </w:numPr>
        <w:rPr>
          <w:highlight w:val="magenta"/>
        </w:rPr>
      </w:pPr>
      <w:r w:rsidRPr="005F248F">
        <w:rPr>
          <w:highlight w:val="magenta"/>
        </w:rPr>
        <w:t xml:space="preserve">40 mm vs 35 mm diameter </w:t>
      </w:r>
      <w:r w:rsidRPr="005F248F">
        <w:rPr>
          <w:highlight w:val="magenta"/>
        </w:rPr>
        <w:fldChar w:fldCharType="begin"/>
      </w:r>
      <w:r w:rsidRPr="005F248F">
        <w:rPr>
          <w:highlight w:val="magenta"/>
        </w:rPr>
        <w:instrText xml:space="preserve"> ADDIN ZOTERO_ITEM CSL_CITATION {"citationID":"00000078","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w:instrText>
      </w:r>
      <w:r w:rsidRPr="005F248F">
        <w:rPr>
          <w:rFonts w:ascii="Arial" w:hAnsi="Arial" w:cs="Arial"/>
          <w:highlight w:val="magenta"/>
        </w:rPr>
        <w:instrText> </w:instrText>
      </w:r>
      <w:r w:rsidRPr="005F248F">
        <w:rPr>
          <w:rFonts w:ascii="Aptos" w:hAnsi="Aptos" w:cs="Aptos"/>
          <w:highlight w:val="magenta"/>
        </w:rPr>
        <w:instrText>±</w:instrText>
      </w:r>
      <w:r w:rsidRPr="005F248F">
        <w:rPr>
          <w:rFonts w:ascii="Arial" w:hAnsi="Arial" w:cs="Arial"/>
          <w:highlight w:val="magenta"/>
        </w:rPr>
        <w:instrText> </w:instrText>
      </w:r>
      <w:r w:rsidRPr="005F248F">
        <w:rPr>
          <w:highlight w:val="magenta"/>
        </w:rPr>
        <w:instrText xml:space="preserve">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5F248F">
        <w:rPr>
          <w:highlight w:val="magenta"/>
        </w:rPr>
        <w:fldChar w:fldCharType="separate"/>
      </w:r>
      <w:r w:rsidRPr="005F248F">
        <w:rPr>
          <w:rFonts w:ascii="Aptos" w:hAnsi="Aptos"/>
          <w:highlight w:val="magenta"/>
        </w:rPr>
        <w:t>(Baratto et al., 2021)</w:t>
      </w:r>
      <w:r w:rsidRPr="005F248F">
        <w:rPr>
          <w:highlight w:val="magenta"/>
        </w:rPr>
        <w:fldChar w:fldCharType="end"/>
      </w:r>
    </w:p>
    <w:p w14:paraId="01AB6257" w14:textId="77777777" w:rsidR="007748E4" w:rsidRPr="005F248F" w:rsidRDefault="007748E4" w:rsidP="007748E4">
      <w:pPr>
        <w:pStyle w:val="Compact"/>
        <w:numPr>
          <w:ilvl w:val="0"/>
          <w:numId w:val="1"/>
        </w:numPr>
        <w:rPr>
          <w:highlight w:val="magenta"/>
        </w:rPr>
      </w:pPr>
      <w:r w:rsidRPr="005F248F">
        <w:rPr>
          <w:highlight w:val="magenta"/>
        </w:rPr>
        <w:t>Abnormal left or right ventricular strain</w:t>
      </w:r>
    </w:p>
    <w:p w14:paraId="26E8501D" w14:textId="77777777" w:rsidR="007748E4" w:rsidRPr="005F248F" w:rsidRDefault="007748E4" w:rsidP="007748E4">
      <w:pPr>
        <w:pStyle w:val="Compact"/>
        <w:numPr>
          <w:ilvl w:val="1"/>
          <w:numId w:val="1"/>
        </w:numPr>
        <w:rPr>
          <w:highlight w:val="magenta"/>
        </w:rPr>
      </w:pPr>
      <w:r w:rsidRPr="005F248F">
        <w:rPr>
          <w:highlight w:val="magenta"/>
        </w:rPr>
        <w:t xml:space="preserve">1/3 </w:t>
      </w:r>
      <w:r w:rsidRPr="005F248F">
        <w:rPr>
          <w:highlight w:val="magenta"/>
        </w:rPr>
        <w:fldChar w:fldCharType="begin"/>
      </w:r>
      <w:r w:rsidRPr="005F248F">
        <w:rPr>
          <w:highlight w:val="magenta"/>
        </w:rPr>
        <w:instrText xml:space="preserve"> ADDIN ZOTERO_ITEM CSL_CITATION {"citationID":"00000079","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w:instrText>
      </w:r>
      <w:r w:rsidRPr="005F248F">
        <w:rPr>
          <w:rFonts w:ascii="Arial" w:hAnsi="Arial" w:cs="Arial"/>
          <w:highlight w:val="magenta"/>
        </w:rPr>
        <w:instrText> </w:instrText>
      </w:r>
      <w:r w:rsidRPr="005F248F">
        <w:rPr>
          <w:rFonts w:ascii="Aptos" w:hAnsi="Aptos" w:cs="Aptos"/>
          <w:highlight w:val="magenta"/>
        </w:rPr>
        <w:instrText>±</w:instrText>
      </w:r>
      <w:r w:rsidRPr="005F248F">
        <w:rPr>
          <w:rFonts w:ascii="Arial" w:hAnsi="Arial" w:cs="Arial"/>
          <w:highlight w:val="magenta"/>
        </w:rPr>
        <w:instrText> </w:instrText>
      </w:r>
      <w:r w:rsidRPr="005F248F">
        <w:rPr>
          <w:highlight w:val="magenta"/>
        </w:rPr>
        <w:instrText xml:space="preserve">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5F248F">
        <w:rPr>
          <w:highlight w:val="magenta"/>
        </w:rPr>
        <w:fldChar w:fldCharType="separate"/>
      </w:r>
      <w:r w:rsidRPr="005F248F">
        <w:rPr>
          <w:rFonts w:ascii="Aptos" w:hAnsi="Aptos"/>
          <w:highlight w:val="magenta"/>
        </w:rPr>
        <w:t>(Baratto et al., 2021)</w:t>
      </w:r>
      <w:r w:rsidRPr="005F248F">
        <w:rPr>
          <w:highlight w:val="magenta"/>
        </w:rPr>
        <w:fldChar w:fldCharType="end"/>
      </w:r>
    </w:p>
    <w:p w14:paraId="39563E55" w14:textId="77777777" w:rsidR="007748E4" w:rsidRPr="005F248F" w:rsidRDefault="007748E4" w:rsidP="007748E4">
      <w:pPr>
        <w:pStyle w:val="Compact"/>
        <w:numPr>
          <w:ilvl w:val="0"/>
          <w:numId w:val="1"/>
        </w:numPr>
        <w:rPr>
          <w:highlight w:val="magenta"/>
        </w:rPr>
      </w:pPr>
      <w:r w:rsidRPr="005F248F">
        <w:rPr>
          <w:highlight w:val="magenta"/>
        </w:rPr>
        <w:t xml:space="preserve">Higher cardiac output and PAP at rest, similar total pulmonary resistance (TPR) </w:t>
      </w:r>
      <w:r w:rsidRPr="005F248F">
        <w:rPr>
          <w:highlight w:val="magenta"/>
        </w:rPr>
        <w:fldChar w:fldCharType="begin"/>
      </w:r>
      <w:r w:rsidRPr="005F248F">
        <w:rPr>
          <w:highlight w:val="magenta"/>
        </w:rPr>
        <w:instrText xml:space="preserve"> ADDIN ZOTERO_ITEM CSL_CITATION {"citationID":"00000080","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w:instrText>
      </w:r>
      <w:r w:rsidRPr="005F248F">
        <w:rPr>
          <w:rFonts w:ascii="Arial" w:hAnsi="Arial" w:cs="Arial"/>
          <w:highlight w:val="magenta"/>
        </w:rPr>
        <w:instrText> </w:instrText>
      </w:r>
      <w:r w:rsidRPr="005F248F">
        <w:rPr>
          <w:rFonts w:ascii="Aptos" w:hAnsi="Aptos" w:cs="Aptos"/>
          <w:highlight w:val="magenta"/>
        </w:rPr>
        <w:instrText>±</w:instrText>
      </w:r>
      <w:r w:rsidRPr="005F248F">
        <w:rPr>
          <w:rFonts w:ascii="Arial" w:hAnsi="Arial" w:cs="Arial"/>
          <w:highlight w:val="magenta"/>
        </w:rPr>
        <w:instrText> </w:instrText>
      </w:r>
      <w:r w:rsidRPr="005F248F">
        <w:rPr>
          <w:highlight w:val="magenta"/>
        </w:rPr>
        <w:instrText xml:space="preserve">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5F248F">
        <w:rPr>
          <w:highlight w:val="magenta"/>
        </w:rPr>
        <w:fldChar w:fldCharType="separate"/>
      </w:r>
      <w:r w:rsidRPr="005F248F">
        <w:rPr>
          <w:rFonts w:ascii="Aptos" w:hAnsi="Aptos"/>
          <w:highlight w:val="magenta"/>
        </w:rPr>
        <w:t>(Baratto et al., 2021)</w:t>
      </w:r>
      <w:r w:rsidRPr="005F248F">
        <w:rPr>
          <w:highlight w:val="magenta"/>
        </w:rPr>
        <w:fldChar w:fldCharType="end"/>
      </w:r>
    </w:p>
    <w:bookmarkEnd w:id="1"/>
    <w:p w14:paraId="46159A7A" w14:textId="77777777" w:rsidR="002B4C44" w:rsidRPr="002B4C44" w:rsidRDefault="002B4C44" w:rsidP="002B4C44"/>
    <w:p w14:paraId="28CD6DB8" w14:textId="77777777" w:rsidR="007748E4" w:rsidRDefault="007748E4" w:rsidP="007748E4">
      <w:pPr>
        <w:pStyle w:val="Heading3"/>
      </w:pPr>
      <w:r>
        <w:lastRenderedPageBreak/>
        <w:t>Autonomic Nervous System (ANS)</w:t>
      </w:r>
    </w:p>
    <w:p w14:paraId="6BF6F293" w14:textId="77777777" w:rsidR="007748E4" w:rsidRPr="005F248F" w:rsidRDefault="007748E4" w:rsidP="007748E4">
      <w:pPr>
        <w:pStyle w:val="Compact"/>
        <w:numPr>
          <w:ilvl w:val="0"/>
          <w:numId w:val="1"/>
        </w:numPr>
        <w:rPr>
          <w:highlight w:val="cyan"/>
        </w:rPr>
      </w:pPr>
      <w:r w:rsidRPr="005F248F">
        <w:rPr>
          <w:highlight w:val="cyan"/>
        </w:rPr>
        <w:t>No difference in resting heart rate</w:t>
      </w:r>
    </w:p>
    <w:p w14:paraId="7BC4DD39" w14:textId="77777777" w:rsidR="007748E4" w:rsidRPr="005F248F" w:rsidRDefault="007748E4" w:rsidP="007748E4">
      <w:pPr>
        <w:pStyle w:val="Compact"/>
        <w:numPr>
          <w:ilvl w:val="1"/>
          <w:numId w:val="1"/>
        </w:numPr>
        <w:rPr>
          <w:highlight w:val="cyan"/>
        </w:rPr>
      </w:pPr>
      <w:r w:rsidRPr="005F248F">
        <w:rPr>
          <w:highlight w:val="cyan"/>
        </w:rPr>
        <w:t xml:space="preserve">78 vs 77 </w:t>
      </w:r>
      <w:r w:rsidRPr="005F248F">
        <w:rPr>
          <w:highlight w:val="cyan"/>
        </w:rPr>
        <w:fldChar w:fldCharType="begin"/>
      </w:r>
      <w:r w:rsidRPr="005F248F">
        <w:rPr>
          <w:highlight w:val="cyan"/>
        </w:rPr>
        <w:instrText xml:space="preserve"> ADDIN ZOTERO_ITEM CSL_CITATION {"citationID":"00000082","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5F248F">
        <w:rPr>
          <w:highlight w:val="cyan"/>
        </w:rPr>
        <w:fldChar w:fldCharType="separate"/>
      </w:r>
      <w:r w:rsidRPr="005F248F">
        <w:rPr>
          <w:rFonts w:ascii="Aptos" w:hAnsi="Aptos"/>
          <w:highlight w:val="cyan"/>
        </w:rPr>
        <w:t>(Contreras et al., 2023)</w:t>
      </w:r>
      <w:r w:rsidRPr="005F248F">
        <w:rPr>
          <w:highlight w:val="cyan"/>
        </w:rPr>
        <w:fldChar w:fldCharType="end"/>
      </w:r>
    </w:p>
    <w:p w14:paraId="46CC5B0A" w14:textId="254B7176" w:rsidR="007748E4" w:rsidRPr="007748E4" w:rsidRDefault="007748E4" w:rsidP="00AA035C">
      <w:pPr>
        <w:pStyle w:val="Compact"/>
        <w:numPr>
          <w:ilvl w:val="1"/>
          <w:numId w:val="1"/>
        </w:numPr>
        <w:rPr>
          <w:highlight w:val="cyan"/>
        </w:rPr>
      </w:pPr>
      <w:r w:rsidRPr="005F248F">
        <w:rPr>
          <w:highlight w:val="cyan"/>
        </w:rPr>
        <w:fldChar w:fldCharType="begin"/>
      </w:r>
      <w:r w:rsidRPr="005F248F">
        <w:rPr>
          <w:highlight w:val="cyan"/>
        </w:rPr>
        <w:instrText xml:space="preserve"> ADDIN ZOTERO_ITEM CSL_CITATION {"citationID":"00000083","properties":{"unsorted":false,"formattedCitation":"(Santos-de-Ara\\uc0\\u250{}jo et al., 2024)","plainCitation":"(Santos-de-Araújo et al., 2024)","noteIndex":0},"citationItems":[{"id":6908,"uris":["http://zotero.org/users/12301744/items/FHFB5BEG"],"itemData":{"id":6908,"type":"article-journal","abstract":"This study investigated the impact of mild COVID-19 on HRV in groups stratified by time after infection and to compare to a healthy group of the same age without previous virus infection and without need of hospitalization. This is a cross-sectional study. We divided the sample into four groups: control group (CG) (n</w:instrText>
      </w:r>
      <w:r w:rsidRPr="005F248F">
        <w:rPr>
          <w:rFonts w:ascii="Arial" w:hAnsi="Arial" w:cs="Arial"/>
          <w:highlight w:val="cyan"/>
        </w:rPr>
        <w:instrText> </w:instrText>
      </w:r>
      <w:r w:rsidRPr="005F248F">
        <w:rPr>
          <w:highlight w:val="cyan"/>
        </w:rPr>
        <w:instrText>=</w:instrText>
      </w:r>
      <w:r w:rsidRPr="005F248F">
        <w:rPr>
          <w:rFonts w:ascii="Arial" w:hAnsi="Arial" w:cs="Arial"/>
          <w:highlight w:val="cyan"/>
        </w:rPr>
        <w:instrText> </w:instrText>
      </w:r>
      <w:r w:rsidRPr="005F248F">
        <w:rPr>
          <w:highlight w:val="cyan"/>
        </w:rPr>
        <w:instrText xml:space="preserve">31), group 1 (G1): </w:instrText>
      </w:r>
      <w:r w:rsidRPr="005F248F">
        <w:rPr>
          <w:rFonts w:ascii="Aptos" w:hAnsi="Aptos" w:cs="Aptos"/>
          <w:highlight w:val="cyan"/>
        </w:rPr>
        <w:instrText>≤</w:instrText>
      </w:r>
      <w:r w:rsidRPr="005F248F">
        <w:rPr>
          <w:highlight w:val="cyan"/>
        </w:rPr>
        <w:instrText>6 weeks (n</w:instrText>
      </w:r>
      <w:r w:rsidRPr="005F248F">
        <w:rPr>
          <w:rFonts w:ascii="Arial" w:hAnsi="Arial" w:cs="Arial"/>
          <w:highlight w:val="cyan"/>
        </w:rPr>
        <w:instrText> </w:instrText>
      </w:r>
      <w:r w:rsidRPr="005F248F">
        <w:rPr>
          <w:highlight w:val="cyan"/>
        </w:rPr>
        <w:instrText>=</w:instrText>
      </w:r>
      <w:r w:rsidRPr="005F248F">
        <w:rPr>
          <w:rFonts w:ascii="Arial" w:hAnsi="Arial" w:cs="Arial"/>
          <w:highlight w:val="cyan"/>
        </w:rPr>
        <w:instrText> </w:instrText>
      </w:r>
      <w:r w:rsidRPr="005F248F">
        <w:rPr>
          <w:highlight w:val="cyan"/>
        </w:rPr>
        <w:instrText>34), group 2 (G2): 2</w:instrText>
      </w:r>
      <w:r w:rsidRPr="005F248F">
        <w:rPr>
          <w:rFonts w:ascii="Aptos" w:hAnsi="Aptos" w:cs="Aptos"/>
          <w:highlight w:val="cyan"/>
        </w:rPr>
        <w:instrText>–</w:instrText>
      </w:r>
      <w:r w:rsidRPr="005F248F">
        <w:rPr>
          <w:highlight w:val="cyan"/>
        </w:rPr>
        <w:instrText>6 months (n</w:instrText>
      </w:r>
      <w:r w:rsidRPr="005F248F">
        <w:rPr>
          <w:rFonts w:ascii="Arial" w:hAnsi="Arial" w:cs="Arial"/>
          <w:highlight w:val="cyan"/>
        </w:rPr>
        <w:instrText> </w:instrText>
      </w:r>
      <w:r w:rsidRPr="005F248F">
        <w:rPr>
          <w:highlight w:val="cyan"/>
        </w:rPr>
        <w:instrText>=</w:instrText>
      </w:r>
      <w:r w:rsidRPr="005F248F">
        <w:rPr>
          <w:rFonts w:ascii="Arial" w:hAnsi="Arial" w:cs="Arial"/>
          <w:highlight w:val="cyan"/>
        </w:rPr>
        <w:instrText> </w:instrText>
      </w:r>
      <w:r w:rsidRPr="005F248F">
        <w:rPr>
          <w:highlight w:val="cyan"/>
        </w:rPr>
        <w:instrText>30), group 3 (G3): 7</w:instrText>
      </w:r>
      <w:r w:rsidRPr="005F248F">
        <w:rPr>
          <w:rFonts w:ascii="Aptos" w:hAnsi="Aptos" w:cs="Aptos"/>
          <w:highlight w:val="cyan"/>
        </w:rPr>
        <w:instrText>–</w:instrText>
      </w:r>
      <w:r w:rsidRPr="005F248F">
        <w:rPr>
          <w:highlight w:val="cyan"/>
        </w:rPr>
        <w:instrText>12 months (n</w:instrText>
      </w:r>
      <w:r w:rsidRPr="005F248F">
        <w:rPr>
          <w:rFonts w:ascii="Arial" w:hAnsi="Arial" w:cs="Arial"/>
          <w:highlight w:val="cyan"/>
        </w:rPr>
        <w:instrText> </w:instrText>
      </w:r>
      <w:r w:rsidRPr="005F248F">
        <w:rPr>
          <w:highlight w:val="cyan"/>
        </w:rPr>
        <w:instrText>=</w:instrText>
      </w:r>
      <w:r w:rsidRPr="005F248F">
        <w:rPr>
          <w:rFonts w:ascii="Arial" w:hAnsi="Arial" w:cs="Arial"/>
          <w:highlight w:val="cyan"/>
        </w:rPr>
        <w:instrText> </w:instrText>
      </w:r>
      <w:r w:rsidRPr="005F248F">
        <w:rPr>
          <w:highlight w:val="cyan"/>
        </w:rPr>
        <w:instrText>35) after infection. For HRV analysis, we used the indices of linear (time and frequency domain) and non-linear analysis. For comparisons between groups, ANOVA one way test or Kruskal</w:instrText>
      </w:r>
      <w:r w:rsidRPr="005F248F">
        <w:rPr>
          <w:rFonts w:ascii="Aptos" w:hAnsi="Aptos" w:cs="Aptos"/>
          <w:highlight w:val="cyan"/>
        </w:rPr>
        <w:instrText>–</w:instrText>
      </w:r>
      <w:r w:rsidRPr="005F248F">
        <w:rPr>
          <w:highlight w:val="cyan"/>
        </w:rPr>
        <w:instrText>Wallis was used according to the data distribution. The effect size was calculated based on Cohen’s d or η2. Simple and multiple linear regressions were performed to investigate the interaction between clinical outcomes and HRV parameters. A total of 130 individuals were included. Groups G1 and G2 showed less parasympathetic modulation when compared to CG (p</w:instrText>
      </w:r>
      <w:r w:rsidRPr="005F248F">
        <w:rPr>
          <w:rFonts w:ascii="Arial" w:hAnsi="Arial" w:cs="Arial"/>
          <w:highlight w:val="cyan"/>
        </w:rPr>
        <w:instrText> </w:instrText>
      </w:r>
      <w:r w:rsidRPr="005F248F">
        <w:rPr>
          <w:highlight w:val="cyan"/>
        </w:rPr>
        <w:instrText>&lt;</w:instrText>
      </w:r>
      <w:r w:rsidRPr="005F248F">
        <w:rPr>
          <w:rFonts w:ascii="Arial" w:hAnsi="Arial" w:cs="Arial"/>
          <w:highlight w:val="cyan"/>
        </w:rPr>
        <w:instrText> </w:instrText>
      </w:r>
      <w:r w:rsidRPr="005F248F">
        <w:rPr>
          <w:highlight w:val="cyan"/>
        </w:rPr>
        <w:instrText>0.05), while G3 showed an increase in parasympathetic modulation when compared to G1 (p</w:instrText>
      </w:r>
      <w:r w:rsidRPr="005F248F">
        <w:rPr>
          <w:rFonts w:ascii="Arial" w:hAnsi="Arial" w:cs="Arial"/>
          <w:highlight w:val="cyan"/>
        </w:rPr>
        <w:instrText> </w:instrText>
      </w:r>
      <w:r w:rsidRPr="005F248F">
        <w:rPr>
          <w:highlight w:val="cyan"/>
        </w:rPr>
        <w:instrText>&lt;</w:instrText>
      </w:r>
      <w:r w:rsidRPr="005F248F">
        <w:rPr>
          <w:rFonts w:ascii="Arial" w:hAnsi="Arial" w:cs="Arial"/>
          <w:highlight w:val="cyan"/>
        </w:rPr>
        <w:instrText> </w:instrText>
      </w:r>
      <w:r w:rsidRPr="005F248F">
        <w:rPr>
          <w:highlight w:val="cyan"/>
        </w:rPr>
        <w:instrText xml:space="preserve">0.05). Moderate to large effect sizes were found according to Cohen d or </w:instrText>
      </w:r>
      <w:r w:rsidRPr="005F248F">
        <w:rPr>
          <w:rFonts w:ascii="Aptos" w:hAnsi="Aptos" w:cs="Aptos"/>
          <w:highlight w:val="cyan"/>
        </w:rPr>
        <w:instrText>η</w:instrText>
      </w:r>
      <w:r w:rsidRPr="005F248F">
        <w:rPr>
          <w:highlight w:val="cyan"/>
        </w:rPr>
        <w:instrText xml:space="preserve">2. The multiple linear regression models identified age and infection duration as significant predictors for RMSSD (adjusted R2 = 0.227) and SD1 (adjusted R2 = 0.242), while age was significant for SDNN (adjusted R2 = 0.213). BMI, hypertension, and dyslipidemia were non-significant in all models. For HF (n.u.), infection duration was consistently significant, with stress emerging as a predictor in Model 2 (adjusted R2 = 0.143). The recovery time since diagnosis and age influences recovery from HRV, suggesting a transient effect of the disease on the autonomic nervous system.","container-title":"Scientific Reports","DOI":"10.1038/s41598-024-82411-w","ISSN":"2045-2322","issue":"1","journalAbbreviation":"Sci Rep","language":"en","license":"2024 The Author(s)","note":"publisher: Nature Publishing Group","page":"31099","source":"www.nature.com","title":"Impact of COVID-19 on heart rate variability in post-COVID individuals compared to a control group","volume":"14","author":[{"family":"Santos-de-Araújo","given":"Aldair Darlan"},{"family":"Bassi-Dibai","given":"Daniela"},{"family":"Marinho","given":"Renan Shida"},{"family":"Dourado","given":"Izadora Moraes"},{"family":"Almeida","given":"Lucivalda Viegas","non-dropping-particle":"de"},{"family":"Sousa dos Santos","given":"Sigrid","non-dropping-particle":"de"},{"family":"Phillips","given":"Shane A."},{"family":"Borghi-Silva","given":"Audrey"}],"issued":{"date-parts":[["2024",12,28]]},"citation-key":"Santos-de-Araujo2024ImpactCOVID19Heart"},"prefix":""}],"schema":"https://github.com/citation-style-language/schema/raw/master/csl-citation.json"} </w:instrText>
      </w:r>
      <w:r w:rsidRPr="005F248F">
        <w:rPr>
          <w:highlight w:val="cyan"/>
        </w:rPr>
        <w:fldChar w:fldCharType="separate"/>
      </w:r>
      <w:r w:rsidRPr="005F248F">
        <w:rPr>
          <w:rFonts w:ascii="Aptos" w:hAnsi="Aptos" w:cs="Times New Roman"/>
          <w:highlight w:val="cyan"/>
        </w:rPr>
        <w:t>(Santos-de-Araújo et al., 2024)</w:t>
      </w:r>
      <w:r w:rsidRPr="005F248F">
        <w:rPr>
          <w:highlight w:val="cyan"/>
        </w:rPr>
        <w:fldChar w:fldCharType="end"/>
      </w:r>
    </w:p>
    <w:p w14:paraId="432A164A" w14:textId="5DF623E8" w:rsidR="00AA035C" w:rsidRDefault="00AA035C" w:rsidP="00AA035C">
      <w:pPr>
        <w:pStyle w:val="Heading2"/>
      </w:pPr>
      <w:r>
        <w:t>Mediators</w:t>
      </w:r>
    </w:p>
    <w:p w14:paraId="0329B18B" w14:textId="77777777" w:rsidR="002B4C44" w:rsidRDefault="002B4C44" w:rsidP="002B4C44"/>
    <w:p w14:paraId="42630B2D" w14:textId="3CFB7B44" w:rsidR="002B4C44" w:rsidRPr="002B4C44" w:rsidRDefault="002B4C44" w:rsidP="002B4C44">
      <w:pPr>
        <w:pStyle w:val="Heading3"/>
      </w:pPr>
      <w:r>
        <w:t>Dyspnea</w:t>
      </w:r>
    </w:p>
    <w:p w14:paraId="4CC1A0D6" w14:textId="77777777" w:rsidR="00AA035C" w:rsidRPr="000A2AD3" w:rsidRDefault="00AA035C" w:rsidP="00AA035C">
      <w:pPr>
        <w:numPr>
          <w:ilvl w:val="0"/>
          <w:numId w:val="1"/>
        </w:numPr>
        <w:spacing w:after="200" w:line="240" w:lineRule="auto"/>
        <w:rPr>
          <w:highlight w:val="cyan"/>
        </w:rPr>
      </w:pPr>
      <w:r w:rsidRPr="000A2AD3">
        <w:rPr>
          <w:highlight w:val="cyan"/>
        </w:rPr>
        <w:t>Improvements in dyspnea are not associated with improvements in fatigue</w:t>
      </w:r>
    </w:p>
    <w:p w14:paraId="3B4408E2" w14:textId="77777777" w:rsidR="00AA035C" w:rsidRDefault="00AA035C" w:rsidP="00AA035C">
      <w:pPr>
        <w:pStyle w:val="Compact"/>
        <w:numPr>
          <w:ilvl w:val="1"/>
          <w:numId w:val="1"/>
        </w:numPr>
        <w:rPr>
          <w:highlight w:val="cyan"/>
        </w:rPr>
      </w:pPr>
      <w:r w:rsidRPr="000A2AD3">
        <w:rPr>
          <w:highlight w:val="cyan"/>
        </w:rPr>
        <w:t xml:space="preserve">r= 0.122 (insignificant) </w:t>
      </w:r>
      <w:r w:rsidRPr="000A2AD3">
        <w:rPr>
          <w:highlight w:val="cyan"/>
        </w:rPr>
        <w:fldChar w:fldCharType="begin"/>
      </w:r>
      <w:r w:rsidRPr="000A2AD3">
        <w:rPr>
          <w:highlight w:val="cyan"/>
        </w:rPr>
        <w:instrText xml:space="preserve"> ADDIN ZOTERO_ITEM CSL_CITATION {"citationID":"00000019","properties":{"unsorted":false,"formattedCitation":"(Harenwall et al., 2022)","plainCitation":"(Harenwall et al., 2022)","noteIndex":0},"citationItems":[{"id":137,"uris":["http://zotero.org/users/12301744/items/YSVKG4TH"],"itemData":{"id":137,"type":"article-journal","abstract":"BACKGROUND: Post-traumatic stress symptoms (PTSS) and breathlessness have been well documented in the acute phase of COVID-19 as well as in Post-COVID-19 Syndrome (PCS), commonly known as Long-COVID. The present study aimed to explore whether PTSS and breathlessness interact to exacerbate fatigue among individuals recovering from PCS, similar to the effects evidenced in other health conditions that feature respiratory distress..\nMETHODS: Outcome measures were collected from 154 participants reporting persistent fatigue following acute COVID-19 infection who were enrolled in a 7-week rehabilitation course provided by the Primary Care Wellbeing Service (PCWBS) in Bradford District Care NHS Foundation Trust (BDCFT).\nRESULTS: Hierarchical multiple linear regression revealed that fatigue severity was associated with a significant interaction between PTSS and breathlessness, even when controlling for pre-COVID health related quality of life (HRQoL), age, symptom duration and hospital admittance during the acute phase. Furthermore, improvements in fatigue following rehabilitation were significantly associated with improvements in PTSS.\nCONCLUSIONS: PTSS may be an important therapeutic target in multidisciplinary rehabilitation for reducing fatigue in the recovery from PCS. It is therefore important that treatment for PCS takes a biopsychosocial approach to recovery, putting emphasis on direct and indirect psychological factors which may facilitate or disrupt physical recovery. This highlights the need for all PCS clinics to screen for PTSD and if present, target as a priority in treatment to maximise the potential for successful rehabilitation.","container-title":"Journal of Clinical Medicine","DOI":"10.3390/jcm11206214","ISSN":"2077-0383","issue":"20","journalAbbreviation":"J Clin Med","language":"eng","note":"number: 20\nPMID: 36294534\nPMCID: PMC9604889","page":"6214","source":"PubMed","title":"The Interactive Effects of Post-Traumatic Stress Symptoms and Breathlessness on Fatigue Severity in Post-COVID-19 Syndrome","volume":"11","author":[{"family":"Harenwall","given":"Sari"},{"family":"Heywood-Everett","given":"Suzanne"},{"family":"Henderson","given":"Rebecca"},{"family":"Smith","given":"Joanne"},{"family":"McEnery","given":"Rachel"},{"family":"Bland","given":"Amy R."}],"issued":{"date-parts":[["2022",10,21]]},"citation-key":"Harenwall2022InteractiveEffectsPostTraumatic"},"prefix":""}],"schema":"https://github.com/citation-style-language/schema/raw/master/csl-citation.json"} </w:instrText>
      </w:r>
      <w:r w:rsidRPr="000A2AD3">
        <w:rPr>
          <w:highlight w:val="cyan"/>
        </w:rPr>
        <w:fldChar w:fldCharType="separate"/>
      </w:r>
      <w:r w:rsidRPr="000A2AD3">
        <w:rPr>
          <w:rFonts w:ascii="Aptos" w:hAnsi="Aptos"/>
          <w:highlight w:val="cyan"/>
        </w:rPr>
        <w:t>(</w:t>
      </w:r>
      <w:proofErr w:type="spellStart"/>
      <w:r w:rsidRPr="000A2AD3">
        <w:rPr>
          <w:rFonts w:ascii="Aptos" w:hAnsi="Aptos"/>
          <w:highlight w:val="cyan"/>
        </w:rPr>
        <w:t>Harenwall</w:t>
      </w:r>
      <w:proofErr w:type="spellEnd"/>
      <w:r w:rsidRPr="000A2AD3">
        <w:rPr>
          <w:rFonts w:ascii="Aptos" w:hAnsi="Aptos"/>
          <w:highlight w:val="cyan"/>
        </w:rPr>
        <w:t xml:space="preserve"> et al., 2022)</w:t>
      </w:r>
      <w:r w:rsidRPr="000A2AD3">
        <w:rPr>
          <w:highlight w:val="cyan"/>
        </w:rPr>
        <w:fldChar w:fldCharType="end"/>
      </w:r>
    </w:p>
    <w:p w14:paraId="2D3946F0" w14:textId="77777777" w:rsidR="002B4C44" w:rsidRDefault="002B4C44" w:rsidP="002B4C44">
      <w:pPr>
        <w:pStyle w:val="Compact"/>
        <w:rPr>
          <w:highlight w:val="cyan"/>
        </w:rPr>
      </w:pPr>
    </w:p>
    <w:p w14:paraId="3E19F0DD" w14:textId="47139B3D" w:rsidR="002B4C44" w:rsidRDefault="002B4C44" w:rsidP="002B4C44">
      <w:pPr>
        <w:pStyle w:val="Heading3"/>
        <w:rPr>
          <w:highlight w:val="cyan"/>
        </w:rPr>
      </w:pPr>
      <w:r>
        <w:rPr>
          <w:highlight w:val="cyan"/>
        </w:rPr>
        <w:t>Vascular</w:t>
      </w:r>
    </w:p>
    <w:p w14:paraId="18EC3F8C" w14:textId="77777777" w:rsidR="002B4C44" w:rsidRPr="00393417" w:rsidRDefault="002B4C44" w:rsidP="002B4C44">
      <w:pPr>
        <w:pStyle w:val="Compact"/>
        <w:numPr>
          <w:ilvl w:val="0"/>
          <w:numId w:val="1"/>
        </w:numPr>
        <w:rPr>
          <w:highlight w:val="cyan"/>
        </w:rPr>
      </w:pPr>
      <w:r w:rsidRPr="00393417">
        <w:rPr>
          <w:highlight w:val="cyan"/>
        </w:rPr>
        <w:t>Lower EQI (EQI &lt; 2) is NOT associated with:</w:t>
      </w:r>
    </w:p>
    <w:p w14:paraId="3A4EAD36" w14:textId="77777777" w:rsidR="002B4C44" w:rsidRPr="00393417" w:rsidRDefault="002B4C44" w:rsidP="002B4C44">
      <w:pPr>
        <w:pStyle w:val="Compact"/>
        <w:numPr>
          <w:ilvl w:val="2"/>
          <w:numId w:val="1"/>
        </w:numPr>
        <w:rPr>
          <w:highlight w:val="cyan"/>
        </w:rPr>
      </w:pPr>
      <w:r w:rsidRPr="00393417">
        <w:rPr>
          <w:highlight w:val="cyan"/>
        </w:rPr>
        <w:t xml:space="preserve">Sleep </w:t>
      </w:r>
      <w:r w:rsidRPr="00393417">
        <w:rPr>
          <w:highlight w:val="cyan"/>
        </w:rPr>
        <w:fldChar w:fldCharType="begin"/>
      </w:r>
      <w:r w:rsidRPr="00393417">
        <w:rPr>
          <w:highlight w:val="cyan"/>
        </w:rPr>
        <w:instrText xml:space="preserve"> ADDIN ZOTERO_ITEM CSL_CITATION {"citationID":"r9b6xJMF","properties":{"formattedCitation":"(Charfeddine et al., 2021)","plainCitation":"(Charfeddine et al., 2021)","noteIndex":0},"citationItems":[{"id":165,"uris":["http://zotero.org/users/12301744/items/UJY4T76L"],"itemData":{"id":165,"type":"article-journal","abstract":"The COVID-19 disease is a multisystem disease due to in part to the vascular endothelium injury. Lasting effects and long -term sequalae could persist after the infection and may be due to persistent endothelial dysfunction. Our study focused on the evaluation of endothelial quality index (EQI) by finger thermal monitoring with E4 diagnosis Polymath in a large cohort of long COVID-19 patients to determine whether long-covid 19 symptoms are associated to endothelial dysfunction. This is a cross sectional multicenter observational study with a prospective recruitment of patients. A total of 798 patients were included in this study. A total of 618 patients (77.4%) had long COVID-19 symptoms. The mean EQI was 2.02 ± 0.99 IC95% [1.95 – 2.08]. A total of 397 (49.7%) patients had impaired EQI. Fatigue, chest pain and neuro-cognitive difficulties were significantly associated to endothelium dysfunction with an EQI &lt;2 after adjustment with age, sex, diabetes, hypertension, dyslipidemia, coronary heart disease and the severity of acute COVID-19 infection. In multivariate analysis, endothelial dysfunction (EQI &lt; 2), female gender and severe clinical status at acute COVID-19 infection with a need to oxygen supplementation were independent risk factors of long COVID-19 syndrome. Long COVID-19 symptoms specifically non-respiratory symptoms are due to persistent endothelial dysfunction. These findings allow a better care of patients with long COVID-19 symptoms.","container-title":"Frontiers in Cardiovascular Medicine","DOI":"10.3389/fcvm.2021.745758","ISSN":"2297-055X","journalAbbreviation":"Front. Cardiovasc. Med.","language":"English","note":"publisher: Frontiers","source":"Frontiers","title":"Long COVID 19 Syndrome: Is It Related to Microcirculation and Endothelial Dysfunction? Insights From TUN-EndCOV Study","title-short":"Long COVID 19 Syndrome","URL":"https://www.frontiersin.org/articles/10.3389/fcvm.2021.745758","volume":"8","author":[{"family":"Charfeddine","given":"Salma"},{"family":"Ibn Hadj Amor","given":"Hassen"},{"family":"Jdidi","given":"Jihen"},{"family":"Torjmen","given":"Slim"},{"family":"Kraiem","given":"Salma"},{"family":"Hammami","given":"Rania"},{"family":"Bahloul","given":"Amine"},{"family":"Kallel","given":"Nesrine"},{"family":"Moussa","given":"Nedia"},{"family":"Touil","given":"Imen"},{"family":"Ghrab","given":"Aiman"},{"family":"Elghoul","given":"Jamel"},{"family":"Meddeb","given":"Zineb"},{"family":"Thabet","given":"Yamina"},{"family":"Kammoun","given":"Samir"},{"family":"Bouslama","given":"Kamel"},{"family":"Milouchi","given":"Sami"},{"family":"Abdessalem","given":"Salem"},{"family":"Abid","given":"Leila"}],"accessed":{"date-parts":[["2024",6,1]]},"issued":{"date-parts":[["2021",11,30]]},"citation-key":"Charfeddine2021LongCOVID19"}}],"schema":"https://github.com/citation-style-language/schema/raw/master/csl-citation.json"} </w:instrText>
      </w:r>
      <w:r w:rsidRPr="00393417">
        <w:rPr>
          <w:highlight w:val="cyan"/>
        </w:rPr>
        <w:fldChar w:fldCharType="separate"/>
      </w:r>
      <w:r w:rsidRPr="00393417">
        <w:rPr>
          <w:rFonts w:ascii="Aptos" w:hAnsi="Aptos"/>
          <w:highlight w:val="cyan"/>
        </w:rPr>
        <w:t>(</w:t>
      </w:r>
      <w:proofErr w:type="spellStart"/>
      <w:r w:rsidRPr="00393417">
        <w:rPr>
          <w:rFonts w:ascii="Aptos" w:hAnsi="Aptos"/>
          <w:highlight w:val="cyan"/>
        </w:rPr>
        <w:t>Charfeddine</w:t>
      </w:r>
      <w:proofErr w:type="spellEnd"/>
      <w:r w:rsidRPr="00393417">
        <w:rPr>
          <w:rFonts w:ascii="Aptos" w:hAnsi="Aptos"/>
          <w:highlight w:val="cyan"/>
        </w:rPr>
        <w:t xml:space="preserve"> et al., 2021)</w:t>
      </w:r>
      <w:r w:rsidRPr="00393417">
        <w:rPr>
          <w:highlight w:val="cyan"/>
        </w:rPr>
        <w:fldChar w:fldCharType="end"/>
      </w:r>
    </w:p>
    <w:p w14:paraId="229A6A49" w14:textId="77777777" w:rsidR="002B4C44" w:rsidRPr="002B4C44" w:rsidRDefault="002B4C44" w:rsidP="002B4C44">
      <w:pPr>
        <w:rPr>
          <w:highlight w:val="cyan"/>
        </w:rPr>
      </w:pPr>
    </w:p>
    <w:p w14:paraId="64E192F4" w14:textId="77777777" w:rsidR="00AA035C" w:rsidRDefault="00AA035C" w:rsidP="00AA035C">
      <w:pPr>
        <w:pStyle w:val="Heading2"/>
      </w:pPr>
      <w:bookmarkStart w:id="2" w:name="spo2"/>
      <w:r>
        <w:t>SpO2</w:t>
      </w:r>
    </w:p>
    <w:p w14:paraId="3CCF80B2" w14:textId="77777777" w:rsidR="00AA035C" w:rsidRPr="000A2AD3" w:rsidRDefault="00AA035C" w:rsidP="00AA035C">
      <w:pPr>
        <w:pStyle w:val="Compact"/>
        <w:numPr>
          <w:ilvl w:val="0"/>
          <w:numId w:val="1"/>
        </w:numPr>
        <w:rPr>
          <w:highlight w:val="magenta"/>
        </w:rPr>
      </w:pPr>
      <w:r w:rsidRPr="000A2AD3">
        <w:rPr>
          <w:highlight w:val="magenta"/>
        </w:rPr>
        <w:t>SpO2 did not correlate with dyspnea severity</w:t>
      </w:r>
    </w:p>
    <w:p w14:paraId="7F88EF46" w14:textId="77777777" w:rsidR="00AA035C" w:rsidRPr="000A2AD3" w:rsidRDefault="00AA035C" w:rsidP="00AA035C">
      <w:pPr>
        <w:pStyle w:val="Compact"/>
        <w:numPr>
          <w:ilvl w:val="1"/>
          <w:numId w:val="1"/>
        </w:numPr>
        <w:rPr>
          <w:highlight w:val="magenta"/>
        </w:rPr>
      </w:pPr>
      <w:r w:rsidRPr="000A2AD3">
        <w:rPr>
          <w:highlight w:val="magenta"/>
        </w:rPr>
        <w:t xml:space="preserve">Long COVID </w:t>
      </w:r>
      <w:r w:rsidRPr="000A2AD3">
        <w:rPr>
          <w:highlight w:val="magenta"/>
        </w:rPr>
        <w:fldChar w:fldCharType="begin"/>
      </w:r>
      <w:r w:rsidRPr="000A2AD3">
        <w:rPr>
          <w:highlight w:val="magenta"/>
        </w:rPr>
        <w:instrText xml:space="preserve"> ADDIN ZOTERO_ITEM CSL_CITATION {"citationID":"00000021","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rsidRPr="000A2AD3">
        <w:rPr>
          <w:highlight w:val="magenta"/>
        </w:rPr>
        <w:fldChar w:fldCharType="separate"/>
      </w:r>
      <w:r w:rsidRPr="000A2AD3">
        <w:rPr>
          <w:rFonts w:ascii="Aptos" w:hAnsi="Aptos"/>
          <w:highlight w:val="magenta"/>
        </w:rPr>
        <w:t>(Paradowska-Nowakowska et al., 2023)</w:t>
      </w:r>
      <w:r w:rsidRPr="000A2AD3">
        <w:rPr>
          <w:highlight w:val="magenta"/>
        </w:rPr>
        <w:fldChar w:fldCharType="end"/>
      </w:r>
    </w:p>
    <w:bookmarkEnd w:id="2"/>
    <w:p w14:paraId="3BE14931" w14:textId="759FF6EE" w:rsidR="00AA035C" w:rsidRDefault="00AA035C" w:rsidP="00AA035C">
      <w:pPr>
        <w:pStyle w:val="Heading2"/>
      </w:pPr>
      <w:r>
        <w:t>Symptoms</w:t>
      </w:r>
    </w:p>
    <w:p w14:paraId="334607EC" w14:textId="77777777" w:rsidR="00AA035C" w:rsidRDefault="00AA035C" w:rsidP="00AA035C"/>
    <w:p w14:paraId="61A3A753" w14:textId="77777777" w:rsidR="00AA035C" w:rsidRDefault="00AA035C" w:rsidP="00AA035C">
      <w:pPr>
        <w:pStyle w:val="Heading3"/>
      </w:pPr>
      <w:bookmarkStart w:id="3" w:name="fatigue"/>
      <w:r>
        <w:t>Fatigue</w:t>
      </w:r>
    </w:p>
    <w:p w14:paraId="5E57150F" w14:textId="77777777" w:rsidR="00AA035C" w:rsidRPr="000A2AD3" w:rsidRDefault="00AA035C" w:rsidP="00AA035C">
      <w:pPr>
        <w:pStyle w:val="Compact"/>
        <w:numPr>
          <w:ilvl w:val="0"/>
          <w:numId w:val="1"/>
        </w:numPr>
        <w:rPr>
          <w:highlight w:val="magenta"/>
        </w:rPr>
      </w:pPr>
      <w:r w:rsidRPr="000A2AD3">
        <w:rPr>
          <w:highlight w:val="magenta"/>
        </w:rPr>
        <w:t>Improvements in fatigue are associated with improvements in QOL</w:t>
      </w:r>
    </w:p>
    <w:p w14:paraId="4DCFCE98" w14:textId="77777777" w:rsidR="00AA035C" w:rsidRPr="000A2AD3" w:rsidRDefault="00AA035C" w:rsidP="00AA035C">
      <w:pPr>
        <w:pStyle w:val="Compact"/>
        <w:numPr>
          <w:ilvl w:val="1"/>
          <w:numId w:val="1"/>
        </w:numPr>
        <w:rPr>
          <w:highlight w:val="magenta"/>
        </w:rPr>
      </w:pPr>
      <w:r w:rsidRPr="000A2AD3">
        <w:rPr>
          <w:highlight w:val="magenta"/>
        </w:rPr>
        <w:t xml:space="preserve">r = -0.371; p &lt; 0.001 </w:t>
      </w:r>
      <w:r w:rsidRPr="000A2AD3">
        <w:rPr>
          <w:highlight w:val="magenta"/>
        </w:rPr>
        <w:fldChar w:fldCharType="begin"/>
      </w:r>
      <w:r w:rsidRPr="000A2AD3">
        <w:rPr>
          <w:highlight w:val="magenta"/>
        </w:rPr>
        <w:instrText xml:space="preserve"> ADDIN ZOTERO_ITEM CSL_CITATION {"citationID":"00000030","properties":{"unsorted":false,"formattedCitation":"(Harenwall et al., 2022)","plainCitation":"(Harenwall et al., 2022)","noteIndex":0},"citationItems":[{"id":137,"uris":["http://zotero.org/users/12301744/items/YSVKG4TH"],"itemData":{"id":137,"type":"article-journal","abstract":"BACKGROUND: Post-traumatic stress symptoms (PTSS) and breathlessness have been well documented in the acute phase of COVID-19 as well as in Post-COVID-19 Syndrome (PCS), commonly known as Long-COVID. The present study aimed to explore whether PTSS and breathlessness interact to exacerbate fatigue among individuals recovering from PCS, similar to the effects evidenced in other health conditions that feature respiratory distress..\nMETHODS: Outcome measures were collected from 154 participants reporting persistent fatigue following acute COVID-19 infection who were enrolled in a 7-week rehabilitation course provided by the Primary Care Wellbeing Service (PCWBS) in Bradford District Care NHS Foundation Trust (BDCFT).\nRESULTS: Hierarchical multiple linear regression revealed that fatigue severity was associated with a significant interaction between PTSS and breathlessness, even when controlling for pre-COVID health related quality of life (HRQoL), age, symptom duration and hospital admittance during the acute phase. Furthermore, improvements in fatigue following rehabilitation were significantly associated with improvements in PTSS.\nCONCLUSIONS: PTSS may be an important therapeutic target in multidisciplinary rehabilitation for reducing fatigue in the recovery from PCS. It is therefore important that treatment for PCS takes a biopsychosocial approach to recovery, putting emphasis on direct and indirect psychological factors which may facilitate or disrupt physical recovery. This highlights the need for all PCS clinics to screen for PTSD and if present, target as a priority in treatment to maximise the potential for successful rehabilitation.","container-title":"Journal of Clinical Medicine","DOI":"10.3390/jcm11206214","ISSN":"2077-0383","issue":"20","journalAbbreviation":"J Clin Med","language":"eng","note":"number: 20\nPMID: 36294534\nPMCID: PMC9604889","page":"6214","source":"PubMed","title":"The Interactive Effects of Post-Traumatic Stress Symptoms and Breathlessness on Fatigue Severity in Post-COVID-19 Syndrome","volume":"11","author":[{"family":"Harenwall","given":"Sari"},{"family":"Heywood-Everett","given":"Suzanne"},{"family":"Henderson","given":"Rebecca"},{"family":"Smith","given":"Joanne"},{"family":"McEnery","given":"Rachel"},{"family":"Bland","given":"Amy R."}],"issued":{"date-parts":[["2022",10,21]]},"citation-key":"Harenwall2022InteractiveEffectsPostTraumatic"},"prefix":""}],"schema":"https://github.com/citation-style-language/schema/raw/master/csl-citation.json"} </w:instrText>
      </w:r>
      <w:r w:rsidRPr="000A2AD3">
        <w:rPr>
          <w:highlight w:val="magenta"/>
        </w:rPr>
        <w:fldChar w:fldCharType="separate"/>
      </w:r>
      <w:r w:rsidRPr="000A2AD3">
        <w:rPr>
          <w:rFonts w:ascii="Aptos" w:hAnsi="Aptos"/>
          <w:highlight w:val="magenta"/>
        </w:rPr>
        <w:t>(</w:t>
      </w:r>
      <w:proofErr w:type="spellStart"/>
      <w:r w:rsidRPr="000A2AD3">
        <w:rPr>
          <w:rFonts w:ascii="Aptos" w:hAnsi="Aptos"/>
          <w:highlight w:val="magenta"/>
        </w:rPr>
        <w:t>Harenwall</w:t>
      </w:r>
      <w:proofErr w:type="spellEnd"/>
      <w:r w:rsidRPr="000A2AD3">
        <w:rPr>
          <w:rFonts w:ascii="Aptos" w:hAnsi="Aptos"/>
          <w:highlight w:val="magenta"/>
        </w:rPr>
        <w:t xml:space="preserve"> et al., 2022)</w:t>
      </w:r>
      <w:r w:rsidRPr="000A2AD3">
        <w:rPr>
          <w:highlight w:val="magenta"/>
        </w:rPr>
        <w:fldChar w:fldCharType="end"/>
      </w:r>
    </w:p>
    <w:bookmarkEnd w:id="3"/>
    <w:p w14:paraId="4EAD18F7" w14:textId="77777777" w:rsidR="00AA035C" w:rsidRDefault="00AA035C" w:rsidP="00AA035C"/>
    <w:p w14:paraId="1D74658C" w14:textId="7ED5594B" w:rsidR="00AA035C" w:rsidRDefault="00AA035C" w:rsidP="00AA035C">
      <w:pPr>
        <w:pStyle w:val="Heading1"/>
      </w:pPr>
      <w:r>
        <w:t>Descriptive Statistics</w:t>
      </w:r>
    </w:p>
    <w:p w14:paraId="089175CA" w14:textId="77777777" w:rsidR="00AA035C" w:rsidRDefault="00AA035C" w:rsidP="00AA035C">
      <w:pPr>
        <w:pStyle w:val="BodyText"/>
      </w:pPr>
    </w:p>
    <w:p w14:paraId="3ADE9771" w14:textId="77777777" w:rsidR="00AA035C" w:rsidRDefault="00AA035C" w:rsidP="00AA035C">
      <w:pPr>
        <w:pStyle w:val="Heading2"/>
      </w:pPr>
      <w:r>
        <w:t>Age</w:t>
      </w:r>
    </w:p>
    <w:p w14:paraId="0864ACBC" w14:textId="77777777" w:rsidR="00AA035C" w:rsidRDefault="00AA035C" w:rsidP="00AA035C">
      <w:pPr>
        <w:pStyle w:val="Compact"/>
        <w:numPr>
          <w:ilvl w:val="0"/>
          <w:numId w:val="1"/>
        </w:numPr>
      </w:pPr>
      <w:r>
        <w:t>Age is associated with:</w:t>
      </w:r>
    </w:p>
    <w:p w14:paraId="1943643E" w14:textId="77777777" w:rsidR="00AA035C" w:rsidRDefault="00AA035C" w:rsidP="00AA035C">
      <w:pPr>
        <w:pStyle w:val="Compact"/>
        <w:numPr>
          <w:ilvl w:val="1"/>
          <w:numId w:val="1"/>
        </w:numPr>
      </w:pPr>
      <w:r>
        <w:t>higher rates of fatigue</w:t>
      </w:r>
    </w:p>
    <w:p w14:paraId="49695DFD" w14:textId="77777777" w:rsidR="00AA035C" w:rsidRDefault="00AA035C" w:rsidP="00AA035C">
      <w:pPr>
        <w:pStyle w:val="Compact"/>
        <w:numPr>
          <w:ilvl w:val="2"/>
          <w:numId w:val="1"/>
        </w:numPr>
      </w:pPr>
      <w:r>
        <w:t xml:space="preserve">CFQ </w:t>
      </w:r>
      <w:r>
        <w:fldChar w:fldCharType="begin"/>
      </w:r>
      <w:r>
        <w:instrText xml:space="preserve"> ADDIN ZOTERO_ITEM CSL_CITATION {"citationID":"00000001","properties":{"unsorted":false,"formattedCitation":"(Harenwall et al., 2022)","plainCitation":"(Harenwall et al., 2022)","noteIndex":0},"citationItems":[{"id":137,"uris":["http://zotero.org/users/12301744/items/YSVKG4TH"],"itemData":{"id":137,"type":"article-journal","abstract":"BACKGROUND: Post-traumatic stress symptoms (PTSS) and breathlessness have been well documented in the acute phase of COVID-19 as well as in Post-COVID-19 Syndrome (PCS), commonly known as Long-COVID. The present study aimed to explore whether PTSS and breathlessness interact to exacerbate fatigue among individuals recovering from PCS, similar to the effects evidenced in other health conditions that feature respiratory distress..\nMETHODS: Outcome measures were collected from 154 participants reporting persistent fatigue following acute COVID-19 infection who were enrolled in a 7-week rehabilitation course provided by the Primary Care Wellbeing Service (PCWBS) in Bradford District Care NHS Foundation Trust (BDCFT).\nRESULTS: Hierarchical multiple linear regression revealed that fatigue severity was associated with a significant interaction between PTSS and breathlessness, even when controlling for pre-COVID health related quality of life (HRQoL), age, symptom duration and hospital admittance during the acute phase. Furthermore, improvements in fatigue following rehabilitation were significantly associated with improvements in PTSS.\nCONCLUSIONS: PTSS may be an important therapeutic target in multidisciplinary rehabilitation for reducing fatigue in the recovery from PCS. It is therefore important that treatment for PCS takes a biopsychosocial approach to recovery, putting emphasis on direct and indirect psychological factors which may facilitate or disrupt physical recovery. This highlights the need for all PCS clinics to screen for PTSD and if present, target as a priority in treatment to maximise the potential for successful rehabilitation.","container-title":"Journal of Clinical Medicine","DOI":"10.3390/jcm11206214","ISSN":"2077-0383","issue":"20","journalAbbreviation":"J Clin Med","language":"eng","note":"number: 20\nPMID: 36294534\nPMCID: PMC9604889","page":"6214","source":"PubMed","title":"The Interactive Effects of Post-Traumatic Stress Symptoms and Breathlessness on Fatigue Severity in Post-COVID-19 Syndrome","volume":"11","author":[{"family":"Harenwall","given":"Sari"},{"family":"Heywood-Everett","given":"Suzanne"},{"family":"Henderson","given":"Rebecca"},{"family":"Smith","given":"Joanne"},{"family":"McEnery","given":"Rachel"},{"family":"Bland","given":"Amy R."}],"issued":{"date-parts":[["2022",10,21]]},"citation-key":"Harenwall2022InteractiveEffectsPostTraumatic"},"prefix":""}],"schema":"https://github.com/citation-style-language/schema/raw/master/csl-citation.json"} </w:instrText>
      </w:r>
      <w:r>
        <w:fldChar w:fldCharType="separate"/>
      </w:r>
      <w:r w:rsidRPr="00E805F0">
        <w:rPr>
          <w:rFonts w:ascii="Aptos" w:hAnsi="Aptos"/>
        </w:rPr>
        <w:t>(</w:t>
      </w:r>
      <w:proofErr w:type="spellStart"/>
      <w:r w:rsidRPr="00E805F0">
        <w:rPr>
          <w:rFonts w:ascii="Aptos" w:hAnsi="Aptos"/>
        </w:rPr>
        <w:t>Harenwall</w:t>
      </w:r>
      <w:proofErr w:type="spellEnd"/>
      <w:r w:rsidRPr="00E805F0">
        <w:rPr>
          <w:rFonts w:ascii="Aptos" w:hAnsi="Aptos"/>
        </w:rPr>
        <w:t xml:space="preserve"> et al., 2022)</w:t>
      </w:r>
      <w:r>
        <w:fldChar w:fldCharType="end"/>
      </w:r>
    </w:p>
    <w:p w14:paraId="6A4786FA" w14:textId="77777777" w:rsidR="00AA035C" w:rsidRDefault="00AA035C" w:rsidP="00AA035C">
      <w:pPr>
        <w:pStyle w:val="Compact"/>
        <w:numPr>
          <w:ilvl w:val="1"/>
          <w:numId w:val="1"/>
        </w:numPr>
      </w:pPr>
      <w:r>
        <w:t>reduced activity tolerance</w:t>
      </w:r>
    </w:p>
    <w:p w14:paraId="55121D61" w14:textId="77777777" w:rsidR="00AA035C" w:rsidRDefault="00AA035C" w:rsidP="00AA035C">
      <w:pPr>
        <w:pStyle w:val="Compact"/>
        <w:numPr>
          <w:ilvl w:val="2"/>
          <w:numId w:val="1"/>
        </w:numPr>
      </w:pPr>
      <w:r>
        <w:t xml:space="preserve">Borg scale </w:t>
      </w:r>
      <w:r>
        <w:fldChar w:fldCharType="begin"/>
      </w:r>
      <w:r>
        <w:instrText xml:space="preserve"> ADDIN ZOTERO_ITEM CSL_CITATION {"citationID":"00000002","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Pr="00E805F0">
        <w:rPr>
          <w:rFonts w:ascii="Aptos" w:hAnsi="Aptos"/>
        </w:rPr>
        <w:t>(Paradowska-Nowakowska et al., 2023)</w:t>
      </w:r>
      <w:r>
        <w:fldChar w:fldCharType="end"/>
      </w:r>
    </w:p>
    <w:p w14:paraId="32FDF60B" w14:textId="77777777" w:rsidR="00AA035C" w:rsidRDefault="00AA035C" w:rsidP="00AA035C">
      <w:pPr>
        <w:pStyle w:val="Compact"/>
        <w:numPr>
          <w:ilvl w:val="1"/>
          <w:numId w:val="1"/>
        </w:numPr>
      </w:pPr>
      <w:r>
        <w:t>reduced FMD</w:t>
      </w:r>
    </w:p>
    <w:p w14:paraId="53D4DBBC" w14:textId="77777777" w:rsidR="00AA035C" w:rsidRDefault="00AA035C" w:rsidP="00AA035C">
      <w:pPr>
        <w:pStyle w:val="Compact"/>
        <w:numPr>
          <w:ilvl w:val="2"/>
          <w:numId w:val="1"/>
        </w:numPr>
      </w:pPr>
      <w:r>
        <w:t>[@riouReducedFlowMediatedDilatation2021]</w:t>
      </w:r>
    </w:p>
    <w:p w14:paraId="27FEB009" w14:textId="77777777" w:rsidR="00AA035C" w:rsidRDefault="00AA035C" w:rsidP="00AA035C">
      <w:pPr>
        <w:pStyle w:val="Compact"/>
        <w:numPr>
          <w:ilvl w:val="1"/>
          <w:numId w:val="1"/>
        </w:numPr>
      </w:pPr>
      <w:r>
        <w:t>more severe cognitive impairment</w:t>
      </w:r>
    </w:p>
    <w:p w14:paraId="70B422F5" w14:textId="77777777" w:rsidR="00AA035C" w:rsidRDefault="00AA035C" w:rsidP="00AA035C">
      <w:pPr>
        <w:pStyle w:val="Compact"/>
        <w:numPr>
          <w:ilvl w:val="2"/>
          <w:numId w:val="1"/>
        </w:numPr>
      </w:pPr>
      <w:r>
        <w:t>[@rabaiottiEffectsMultidisciplinaryRehabilitation2023]</w:t>
      </w:r>
    </w:p>
    <w:p w14:paraId="49ADFB1A" w14:textId="77777777" w:rsidR="00AA035C" w:rsidRDefault="00AA035C" w:rsidP="00AA035C">
      <w:pPr>
        <w:pStyle w:val="Compact"/>
        <w:numPr>
          <w:ilvl w:val="2"/>
          <w:numId w:val="1"/>
        </w:numPr>
      </w:pPr>
      <w:r>
        <w:lastRenderedPageBreak/>
        <w:t>less risk of cognitive impairment</w:t>
      </w:r>
    </w:p>
    <w:p w14:paraId="3286F614" w14:textId="77777777" w:rsidR="00AA035C" w:rsidRDefault="00AA035C" w:rsidP="00AA035C">
      <w:pPr>
        <w:pStyle w:val="Compact"/>
        <w:numPr>
          <w:ilvl w:val="3"/>
          <w:numId w:val="1"/>
        </w:numPr>
      </w:pPr>
      <w:r>
        <w:fldChar w:fldCharType="begin"/>
      </w:r>
      <w:r>
        <w:instrText xml:space="preserve"> ADDIN ZOTERO_ITEM CSL_CITATION {"citationID":"00000005","properties":{"unsorted":false,"formattedCitation":"(Bonner-Jackson et al., 2024)","plainCitation":"(Bonner-Jackson et al., 2024)","noteIndex":0},"citationItems":[{"id":160,"uris":["http://zotero.org/users/12301744/items/5TIH8ZUY"],"itemData":{"id":160,"type":"article-journal","abstract":"Objective\nQuantify cognitive deficits in patients with postacute sequelae of COVID-19 (PASC) and identify key variables related to cognitive impairment in PASC.\nMethod\nPatients with polymerase chain reaction-confirmed COVID-19 underwent a comprehensive neuropsychological evaluation. The comparison group included patients without neurological disorders determined by the neuropsychologist to be cognitively intact. Cognitive impairment was defined as impairment (Composite T ≤35) in 1 of 6 cognitive domains. The PASC group was split into impaired or intact based on the above criteria. Multivariable logistic regression models assessed predictors including demographics, COVID-19 severity, clinical characteristics, and mood.\nResults\nThere were 210 patients with PASC, predominantly female (73.3%, P &lt; .001), without other demographic differences when compared with 369 normal controls. Patients with PASC were more likely to have cognitive impairment (odds ratio 3.61; 95% confidence interval, 2.36-5.54; P &lt; .001) compared with controls, with significantly lower scores in domains of memory, language, processing speed, visuospatial function, executive function (P &lt; .001), and higher depressive (P = .004) and anxiety symptoms (P = .003). Patients with PASC who demonstrated cognitive impairment (n = 93) had higher body mass index compared with those with PASC without cognitive impairment (n = 117), without differences in other predictors.\nConclusion\nPatients with PASC are almost 4 times more likely to evidence cognitive dysfunction compared with normal controls. Forty-four percent of patients with PASC demonstrated cognitive deficits about 7 months from infection. Estimated premorbid intelligence significantly correlated with impairment. Higher body mass index was the only metric shown to differentiate those with PASC and cognitive impairment from those with PASC who were cognitively intact.","container-title":"The American Journal of Medicine","DOI":"10.1016/j.amjmed.2024.01.021","ISSN":"0002-9343","journalAbbreviation":"The American Journal of Medicine","source":"ScienceDirect","title":"Factors Associated with Cognitive Impairment in Patients with Persisting Sequelae of COVID-19","URL":"https://www.sciencedirect.com/science/article/pii/S0002934324000585","author":[{"family":"Bonner-Jackson","given":"Aaron"},{"family":"Vangal","given":"Rohun"},{"family":"Li","given":"Yadi"},{"family":"Thompson","given":"Nicolas"},{"family":"Chakrabarti","given":"Shinjon"},{"family":"Krishnan","given":"Kamini"}],"accessed":{"date-parts":[["2024",8,7]]},"issued":{"date-parts":[["2024",2,6]]},"citation-key":"Bonner-Jackson2024FactorsAssociatedCognitive"},"prefix":""}],"schema":"https://github.com/citation-style-language/schema/raw/master/csl-citation.json"} </w:instrText>
      </w:r>
      <w:r>
        <w:fldChar w:fldCharType="separate"/>
      </w:r>
      <w:r w:rsidRPr="00E805F0">
        <w:rPr>
          <w:rFonts w:ascii="Aptos" w:hAnsi="Aptos"/>
        </w:rPr>
        <w:t>(Bonner-Jackson et al., 2024)</w:t>
      </w:r>
      <w:r>
        <w:fldChar w:fldCharType="end"/>
      </w:r>
    </w:p>
    <w:p w14:paraId="7E9B2ABD" w14:textId="77777777" w:rsidR="00AA035C" w:rsidRDefault="00AA035C" w:rsidP="00AA035C">
      <w:pPr>
        <w:pStyle w:val="Compact"/>
        <w:numPr>
          <w:ilvl w:val="0"/>
          <w:numId w:val="1"/>
        </w:numPr>
      </w:pPr>
      <w:r>
        <w:t>Age was not associated with:</w:t>
      </w:r>
    </w:p>
    <w:p w14:paraId="21C38DD2" w14:textId="77777777" w:rsidR="00AA035C" w:rsidRDefault="00AA035C" w:rsidP="00AA035C">
      <w:pPr>
        <w:pStyle w:val="Compact"/>
        <w:numPr>
          <w:ilvl w:val="1"/>
          <w:numId w:val="1"/>
        </w:numPr>
      </w:pPr>
      <w:r>
        <w:t>Dyspnea</w:t>
      </w:r>
    </w:p>
    <w:p w14:paraId="66248030" w14:textId="77777777" w:rsidR="00AA035C" w:rsidRDefault="00AA035C" w:rsidP="00AA035C">
      <w:pPr>
        <w:pStyle w:val="Compact"/>
        <w:numPr>
          <w:ilvl w:val="2"/>
          <w:numId w:val="1"/>
        </w:numPr>
      </w:pPr>
      <w:r>
        <w:t xml:space="preserve">p = 0.372 </w:t>
      </w:r>
      <w:r>
        <w:fldChar w:fldCharType="begin"/>
      </w:r>
      <w:r>
        <w:instrText xml:space="preserve"> ADDIN ZOTERO_ITEM CSL_CITATION {"citationID":"00000006","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Pr="00E805F0">
        <w:rPr>
          <w:rFonts w:ascii="Aptos" w:hAnsi="Aptos"/>
        </w:rPr>
        <w:t>(Paradowska-Nowakowska et al., 2023)</w:t>
      </w:r>
      <w:r>
        <w:fldChar w:fldCharType="end"/>
      </w:r>
    </w:p>
    <w:p w14:paraId="2156958B" w14:textId="77777777" w:rsidR="00AA035C" w:rsidRDefault="00AA035C" w:rsidP="00AA035C">
      <w:pPr>
        <w:pStyle w:val="Compact"/>
        <w:numPr>
          <w:ilvl w:val="2"/>
          <w:numId w:val="1"/>
        </w:numPr>
      </w:pPr>
      <w:r>
        <w:fldChar w:fldCharType="begin"/>
      </w:r>
      <w:r>
        <w:instrText xml:space="preserve"> ADDIN ZOTERO_ITEM CSL_CITATION {"citationID":"00000007","properties":{"unsorted":false,"formattedCitation":"(Craparo et al., 2022)","plainCitation":"(Craparo et al., 2022)","noteIndex":0},"citationItems":[{"id":29,"uris":["http://zotero.org/users/12301744/items/Z459LV57"],"itemData":{"id":29,"type":"article-journal","abstract":"Background: This study aimed to identify clusters of long COVID-19 symptoms using latent class analysis and investigate the psychological factors involved in the onset of this syndrome. Method: Five hundred and six subjects recovering from COVID-19 completed a series of standardized questionnaires to evaluate the personality traits, alexithymia, and post-traumatic stress. Results: Five classes were identified: Brain fog (31.82%), No symptoms (20.95%), Sensory disorders (18.77%), Breath impairment (17.59%), and Multiple disorders (10.87%). Women reported post-COVID-19 respiratory symptoms and multiple disorders to a greater extent than men. Hospitalized subjects were more likely to report persistent symptoms after COVID-19 than asymptomatic or home-treated subjects. Antagonism, hyperarousal, and difficulty identifying emotions significantly predicted post COVID-19 symptoms. Conclusions: These findings open new questions for research on long COVID-19 and how states of emotional dysregulation can alter the physiological processes of the body and contribute to the onset of organic pathologies.","container-title":"International Journal of Environmental Research and Public Health","DOI":"10.3390/ijerph20010494","ISSN":"1661-7827","issue":"1","journalAbbreviation":"Int J Environ Res Public Health","note":"number: 1\nPMID: 36612816\nPMCID: PMC9819212","page":"494","source":"PubMed Central","title":"What Is the Role of Psychological Factors in Long COVID Syndrome? Latent Class Analysis in a Sample of Patients Recovered from COVID-19","title-short":"What Is the Role of Psychological Factors in Long COVID Syndrome?","volume":"20","author":[{"family":"Craparo","given":"Giuseppe"},{"family":"La Rosa","given":"Valentina Lucia"},{"family":"Commodari","given":"Elena"},{"family":"Marino","given":"Graziella"},{"family":"Vezzoli","given":"Michela"},{"family":"Faraci","given":"Palmira"},{"family":"Vicario","given":"Carmelo Mario"},{"family":"Cinà","given":"Gabriella Serena"},{"family":"Colombi","given":"Morena"},{"family":"Arcoleo","given":"Giuseppe"},{"family":"Severino","given":"Maria"},{"family":"Costanzo","given":"Giulia"},{"family":"Gori","given":"Alessio"},{"family":"Mangiapane","given":"Ernesto"}],"issued":{"date-parts":[["2022",12,28]]},"citation-key":"Craparo2022WhatRolePsychological"},"prefix":""}],"schema":"https://github.com/citation-style-language/schema/raw/master/csl-citation.json"} </w:instrText>
      </w:r>
      <w:r>
        <w:fldChar w:fldCharType="separate"/>
      </w:r>
      <w:r w:rsidRPr="00E805F0">
        <w:rPr>
          <w:rFonts w:ascii="Aptos" w:hAnsi="Aptos"/>
        </w:rPr>
        <w:t>(Craparo et al., 2022)</w:t>
      </w:r>
      <w:r>
        <w:fldChar w:fldCharType="end"/>
      </w:r>
    </w:p>
    <w:p w14:paraId="11B3C2C0" w14:textId="77777777" w:rsidR="00AA035C" w:rsidRDefault="00AA035C" w:rsidP="00AA035C">
      <w:pPr>
        <w:pStyle w:val="Compact"/>
        <w:numPr>
          <w:ilvl w:val="1"/>
          <w:numId w:val="1"/>
        </w:numPr>
      </w:pPr>
      <w:r>
        <w:t>Brain Fog</w:t>
      </w:r>
    </w:p>
    <w:p w14:paraId="3842FDA4" w14:textId="77777777" w:rsidR="00AA035C" w:rsidRDefault="00AA035C" w:rsidP="00AA035C">
      <w:pPr>
        <w:pStyle w:val="Compact"/>
        <w:numPr>
          <w:ilvl w:val="2"/>
          <w:numId w:val="1"/>
        </w:numPr>
      </w:pPr>
      <w:r>
        <w:fldChar w:fldCharType="begin"/>
      </w:r>
      <w:r>
        <w:instrText xml:space="preserve"> ADDIN ZOTERO_ITEM CSL_CITATION {"citationID":"00000008","properties":{"unsorted":false,"formattedCitation":"(Craparo et al., 2022)","plainCitation":"(Craparo et al., 2022)","noteIndex":0},"citationItems":[{"id":29,"uris":["http://zotero.org/users/12301744/items/Z459LV57"],"itemData":{"id":29,"type":"article-journal","abstract":"Background: This study aimed to identify clusters of long COVID-19 symptoms using latent class analysis and investigate the psychological factors involved in the onset of this syndrome. Method: Five hundred and six subjects recovering from COVID-19 completed a series of standardized questionnaires to evaluate the personality traits, alexithymia, and post-traumatic stress. Results: Five classes were identified: Brain fog (31.82%), No symptoms (20.95%), Sensory disorders (18.77%), Breath impairment (17.59%), and Multiple disorders (10.87%). Women reported post-COVID-19 respiratory symptoms and multiple disorders to a greater extent than men. Hospitalized subjects were more likely to report persistent symptoms after COVID-19 than asymptomatic or home-treated subjects. Antagonism, hyperarousal, and difficulty identifying emotions significantly predicted post COVID-19 symptoms. Conclusions: These findings open new questions for research on long COVID-19 and how states of emotional dysregulation can alter the physiological processes of the body and contribute to the onset of organic pathologies.","container-title":"International Journal of Environmental Research and Public Health","DOI":"10.3390/ijerph20010494","ISSN":"1661-7827","issue":"1","journalAbbreviation":"Int J Environ Res Public Health","note":"number: 1\nPMID: 36612816\nPMCID: PMC9819212","page":"494","source":"PubMed Central","title":"What Is the Role of Psychological Factors in Long COVID Syndrome? Latent Class Analysis in a Sample of Patients Recovered from COVID-19","title-short":"What Is the Role of Psychological Factors in Long COVID Syndrome?","volume":"20","author":[{"family":"Craparo","given":"Giuseppe"},{"family":"La Rosa","given":"Valentina Lucia"},{"family":"Commodari","given":"Elena"},{"family":"Marino","given":"Graziella"},{"family":"Vezzoli","given":"Michela"},{"family":"Faraci","given":"Palmira"},{"family":"Vicario","given":"Carmelo Mario"},{"family":"Cinà","given":"Gabriella Serena"},{"family":"Colombi","given":"Morena"},{"family":"Arcoleo","given":"Giuseppe"},{"family":"Severino","given":"Maria"},{"family":"Costanzo","given":"Giulia"},{"family":"Gori","given":"Alessio"},{"family":"Mangiapane","given":"Ernesto"}],"issued":{"date-parts":[["2022",12,28]]},"citation-key":"Craparo2022WhatRolePsychological"},"prefix":""}],"schema":"https://github.com/citation-style-language/schema/raw/master/csl-citation.json"} </w:instrText>
      </w:r>
      <w:r>
        <w:fldChar w:fldCharType="separate"/>
      </w:r>
      <w:r w:rsidRPr="00E805F0">
        <w:rPr>
          <w:rFonts w:ascii="Aptos" w:hAnsi="Aptos"/>
        </w:rPr>
        <w:t>(Craparo et al., 2022)</w:t>
      </w:r>
      <w:r>
        <w:fldChar w:fldCharType="end"/>
      </w:r>
    </w:p>
    <w:p w14:paraId="7D0957C3" w14:textId="77777777" w:rsidR="00AA035C" w:rsidRDefault="00AA035C" w:rsidP="00AA035C">
      <w:pPr>
        <w:pStyle w:val="Compact"/>
        <w:numPr>
          <w:ilvl w:val="1"/>
          <w:numId w:val="1"/>
        </w:numPr>
      </w:pPr>
      <w:r>
        <w:t>Sensory Disorder</w:t>
      </w:r>
    </w:p>
    <w:p w14:paraId="44F30A4A" w14:textId="6A78D636" w:rsidR="00AA035C" w:rsidRDefault="00AA035C" w:rsidP="00AA035C">
      <w:pPr>
        <w:pStyle w:val="BodyText"/>
      </w:pPr>
      <w:r>
        <w:fldChar w:fldCharType="begin"/>
      </w:r>
      <w:r>
        <w:instrText xml:space="preserve"> ADDIN ZOTERO_ITEM CSL_CITATION {"citationID":"00000009","properties":{"unsorted":false,"formattedCitation":"(Craparo et al., 2022)","plainCitation":"(Craparo et al., 2022)","noteIndex":0},"citationItems":[{"id":29,"uris":["http://zotero.org/users/12301744/items/Z459LV57"],"itemData":{"id":29,"type":"article-journal","abstract":"Background: This study aimed to identify clusters of long COVID-19 symptoms using latent class analysis and investigate the psychological factors involved in the onset of this syndrome. Method: Five hundred and six subjects recovering from COVID-19 completed a series of standardized questionnaires to evaluate the personality traits, alexithymia, and post-traumatic stress. Results: Five classes were identified: Brain fog (31.82%), No symptoms (20.95%), Sensory disorders (18.77%), Breath impairment (17.59%), and Multiple disorders (10.87%). Women reported post-COVID-19 respiratory symptoms and multiple disorders to a greater extent than men. Hospitalized subjects were more likely to report persistent symptoms after COVID-19 than asymptomatic or home-treated subjects. Antagonism, hyperarousal, and difficulty identifying emotions significantly predicted post COVID-19 symptoms. Conclusions: These findings open new questions for research on long COVID-19 and how states of emotional dysregulation can alter the physiological processes of the body and contribute to the onset of organic pathologies.","container-title":"International Journal of Environmental Research and Public Health","DOI":"10.3390/ijerph20010494","ISSN":"1661-7827","issue":"1","journalAbbreviation":"Int J Environ Res Public Health","note":"number: 1\nPMID: 36612816\nPMCID: PMC9819212","page":"494","source":"PubMed Central","title":"What Is the Role of Psychological Factors in Long COVID Syndrome? Latent Class Analysis in a Sample of Patients Recovered from COVID-19","title-short":"What Is the Role of Psychological Factors in Long COVID Syndrome?","volume":"20","author":[{"family":"Craparo","given":"Giuseppe"},{"family":"La Rosa","given":"Valentina Lucia"},{"family":"Commodari","given":"Elena"},{"family":"Marino","given":"Graziella"},{"family":"Vezzoli","given":"Michela"},{"family":"Faraci","given":"Palmira"},{"family":"Vicario","given":"Carmelo Mario"},{"family":"Cinà","given":"Gabriella Serena"},{"family":"Colombi","given":"Morena"},{"family":"Arcoleo","given":"Giuseppe"},{"family":"Severino","given":"Maria"},{"family":"Costanzo","given":"Giulia"},{"family":"Gori","given":"Alessio"},{"family":"Mangiapane","given":"Ernesto"}],"issued":{"date-parts":[["2022",12,28]]},"citation-key":"Craparo2022WhatRolePsychological"},"prefix":""}],"schema":"https://github.com/citation-style-language/schema/raw/master/csl-citation.json"} </w:instrText>
      </w:r>
      <w:r>
        <w:fldChar w:fldCharType="separate"/>
      </w:r>
      <w:r w:rsidRPr="00E805F0">
        <w:rPr>
          <w:rFonts w:ascii="Aptos" w:hAnsi="Aptos"/>
          <w:sz w:val="24"/>
        </w:rPr>
        <w:t>(Craparo et al., 2022)</w:t>
      </w:r>
      <w:r>
        <w:fldChar w:fldCharType="end"/>
      </w:r>
    </w:p>
    <w:p w14:paraId="48DA62EE" w14:textId="77777777" w:rsidR="00AA035C" w:rsidRDefault="00AA035C" w:rsidP="00AA035C">
      <w:pPr>
        <w:pStyle w:val="BodyText"/>
      </w:pPr>
    </w:p>
    <w:p w14:paraId="38D9BBE6" w14:textId="1C275DEA" w:rsidR="00AA035C" w:rsidRDefault="00AA035C" w:rsidP="00AA035C">
      <w:pPr>
        <w:pStyle w:val="Heading2"/>
      </w:pPr>
      <w:r>
        <w:t>Gender</w:t>
      </w:r>
    </w:p>
    <w:p w14:paraId="1FC983BB" w14:textId="77777777" w:rsidR="00AA035C" w:rsidRDefault="00AA035C" w:rsidP="00AA035C"/>
    <w:p w14:paraId="5924A07E" w14:textId="77777777" w:rsidR="00AA035C" w:rsidRDefault="00AA035C" w:rsidP="00AA035C">
      <w:pPr>
        <w:pStyle w:val="Compact"/>
        <w:numPr>
          <w:ilvl w:val="0"/>
          <w:numId w:val="1"/>
        </w:numPr>
      </w:pPr>
      <w:r>
        <w:t>Females are more likely to experience long COVID</w:t>
      </w:r>
    </w:p>
    <w:p w14:paraId="6D2DE6B3" w14:textId="77777777" w:rsidR="00AA035C" w:rsidRDefault="00AA035C" w:rsidP="00AA035C">
      <w:pPr>
        <w:pStyle w:val="Compact"/>
        <w:numPr>
          <w:ilvl w:val="1"/>
          <w:numId w:val="1"/>
        </w:numPr>
      </w:pPr>
      <w:r>
        <w:t>[@charfeddineLongCOVID192021]</w:t>
      </w:r>
    </w:p>
    <w:p w14:paraId="14F85492" w14:textId="77777777" w:rsidR="00AA035C" w:rsidRDefault="00AA035C" w:rsidP="00AA035C">
      <w:pPr>
        <w:pStyle w:val="Compact"/>
        <w:numPr>
          <w:ilvl w:val="1"/>
          <w:numId w:val="1"/>
        </w:numPr>
      </w:pPr>
      <w:r>
        <w:t xml:space="preserve">63.6% (versus 41.1%) </w:t>
      </w:r>
      <w:r>
        <w:fldChar w:fldCharType="begin"/>
      </w:r>
      <w:r>
        <w:instrText xml:space="preserve"> ADDIN ZOTERO_ITEM CSL_CITATION {"citationID":"00000011","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fldChar w:fldCharType="separate"/>
      </w:r>
      <w:r w:rsidRPr="00E805F0">
        <w:rPr>
          <w:rFonts w:ascii="Aptos" w:hAnsi="Aptos"/>
        </w:rPr>
        <w:t>(Barbagelata et al., 2022)</w:t>
      </w:r>
      <w:r>
        <w:fldChar w:fldCharType="end"/>
      </w:r>
    </w:p>
    <w:p w14:paraId="15D11C1D" w14:textId="77777777" w:rsidR="00AA035C" w:rsidRDefault="00AA035C" w:rsidP="00AA035C">
      <w:pPr>
        <w:pStyle w:val="Compact"/>
        <w:numPr>
          <w:ilvl w:val="1"/>
          <w:numId w:val="1"/>
        </w:numPr>
      </w:pPr>
      <w:r>
        <w:t xml:space="preserve">Higher proportion of females (73.3%) versus controls (59.1%) </w:t>
      </w:r>
      <w:r>
        <w:fldChar w:fldCharType="begin"/>
      </w:r>
      <w:r>
        <w:instrText xml:space="preserve"> ADDIN ZOTERO_ITEM CSL_CITATION {"citationID":"00000012","properties":{"unsorted":false,"formattedCitation":"(Bonner-Jackson et al., 2024)","plainCitation":"(Bonner-Jackson et al., 2024)","noteIndex":0},"citationItems":[{"id":160,"uris":["http://zotero.org/users/12301744/items/5TIH8ZUY"],"itemData":{"id":160,"type":"article-journal","abstract":"Objective\nQuantify cognitive deficits in patients with postacute sequelae of COVID-19 (PASC) and identify key variables related to cognitive impairment in PASC.\nMethod\nPatients with polymerase chain reaction-confirmed COVID-19 underwent a comprehensive neuropsychological evaluation. The comparison group included patients without neurological disorders determined by the neuropsychologist to be cognitively intact. Cognitive impairment was defined as impairment (Composite T ≤35) in 1 of 6 cognitive domains. The PASC group was split into impaired or intact based on the above criteria. Multivariable logistic regression models assessed predictors including demographics, COVID-19 severity, clinical characteristics, and mood.\nResults\nThere were 210 patients with PASC, predominantly female (73.3%, P &lt; .001), without other demographic differences when compared with 369 normal controls. Patients with PASC were more likely to have cognitive impairment (odds ratio 3.61; 95% confidence interval, 2.36-5.54; P &lt; .001) compared with controls, with significantly lower scores in domains of memory, language, processing speed, visuospatial function, executive function (P &lt; .001), and higher depressive (P = .004) and anxiety symptoms (P = .003). Patients with PASC who demonstrated cognitive impairment (n = 93) had higher body mass index compared with those with PASC without cognitive impairment (n = 117), without differences in other predictors.\nConclusion\nPatients with PASC are almost 4 times more likely to evidence cognitive dysfunction compared with normal controls. Forty-four percent of patients with PASC demonstrated cognitive deficits about 7 months from infection. Estimated premorbid intelligence significantly correlated with impairment. Higher body mass index was the only metric shown to differentiate those with PASC and cognitive impairment from those with PASC who were cognitively intact.","container-title":"The American Journal of Medicine","DOI":"10.1016/j.amjmed.2024.01.021","ISSN":"0002-9343","journalAbbreviation":"The American Journal of Medicine","source":"ScienceDirect","title":"Factors Associated with Cognitive Impairment in Patients with Persisting Sequelae of COVID-19","URL":"https://www.sciencedirect.com/science/article/pii/S0002934324000585","author":[{"family":"Bonner-Jackson","given":"Aaron"},{"family":"Vangal","given":"Rohun"},{"family":"Li","given":"Yadi"},{"family":"Thompson","given":"Nicolas"},{"family":"Chakrabarti","given":"Shinjon"},{"family":"Krishnan","given":"Kamini"}],"accessed":{"date-parts":[["2024",8,7]]},"issued":{"date-parts":[["2024",2,6]]},"citation-key":"Bonner-Jackson2024FactorsAssociatedCognitive"},"prefix":""}],"schema":"https://github.com/citation-style-language/schema/raw/master/csl-citation.json"} </w:instrText>
      </w:r>
      <w:r>
        <w:fldChar w:fldCharType="separate"/>
      </w:r>
      <w:r w:rsidRPr="00E805F0">
        <w:rPr>
          <w:rFonts w:ascii="Aptos" w:hAnsi="Aptos"/>
        </w:rPr>
        <w:t>(Bonner-Jackson et al., 2024)</w:t>
      </w:r>
      <w:r>
        <w:fldChar w:fldCharType="end"/>
      </w:r>
    </w:p>
    <w:p w14:paraId="12304B6C" w14:textId="77777777" w:rsidR="00AA035C" w:rsidRDefault="00AA035C" w:rsidP="00AA035C">
      <w:pPr>
        <w:pStyle w:val="Compact"/>
        <w:numPr>
          <w:ilvl w:val="1"/>
          <w:numId w:val="1"/>
        </w:numPr>
      </w:pPr>
      <w:r>
        <w:t xml:space="preserve">Higher proportion of females (71%) versus controls (58%) </w:t>
      </w:r>
      <w:r>
        <w:fldChar w:fldCharType="begin"/>
      </w:r>
      <w:r>
        <w:instrText xml:space="preserve"> ADDIN ZOTERO_ITEM CSL_CITATION {"citationID":"00000013","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fldChar w:fldCharType="separate"/>
      </w:r>
      <w:r w:rsidRPr="00E805F0">
        <w:rPr>
          <w:rFonts w:ascii="Aptos" w:hAnsi="Aptos"/>
        </w:rPr>
        <w:t>(Contreras et al., 2023)</w:t>
      </w:r>
      <w:r>
        <w:fldChar w:fldCharType="end"/>
      </w:r>
    </w:p>
    <w:p w14:paraId="61CA1B44" w14:textId="77777777" w:rsidR="00AA035C" w:rsidRDefault="00AA035C" w:rsidP="00AA035C">
      <w:pPr>
        <w:pStyle w:val="Compact"/>
        <w:numPr>
          <w:ilvl w:val="0"/>
          <w:numId w:val="1"/>
        </w:numPr>
      </w:pPr>
      <w:r>
        <w:t>Females are more likely to experience brain fog</w:t>
      </w:r>
    </w:p>
    <w:p w14:paraId="2184DFEA" w14:textId="77777777" w:rsidR="00AA035C" w:rsidRDefault="00AA035C" w:rsidP="00AA035C">
      <w:pPr>
        <w:pStyle w:val="Compact"/>
        <w:numPr>
          <w:ilvl w:val="1"/>
          <w:numId w:val="1"/>
        </w:numPr>
      </w:pPr>
      <w:r>
        <w:fldChar w:fldCharType="begin"/>
      </w:r>
      <w:r>
        <w:instrText xml:space="preserve"> ADDIN ZOTERO_ITEM CSL_CITATION {"citationID":"00000014","properties":{"unsorted":false,"formattedCitation":"(Orfei et al., 2022)","plainCitation":"(Orfei et al., 2022)","noteIndex":0},"citationItems":[{"id":119,"uris":["http://zotero.org/users/12301744/items/9B8S725M"],"itemData":{"id":119,"type":"article-journal","abstract":"Epidemiological data and etiopathogenesis of brain fog are very heterogeneous in the literature, preventing adequate diagnosis and treatment. Our study aimed to explore the relationship between brain fog, neuropsychiatric and cognitive symptoms in the general population. A sample of 441 subjects underwent a web-based survey, including the PANAS, the DASS-21, the IES-R, the Beck Cognitive Insight Scale, and a questionnaire investigating demographic information, brain fog, subjective cognitive impairments (Scc) and sleep disorders. ANOVA, ANCOVA, correlation and multiple stepwise regression analyses were performed. In our sample, 33% of participants were defined as Healthy Subjects (HS; no brain fog, no Scc), 27% as Probable Brain Fog (PBF; brain fog or Scc), and 40% as Functional Brain Fog (FBF; brain fog plus Scc). PBF and FBF showed higher levels of neuropsychiatric symptoms than HS, and FBF showed the worst psychological outcome. Moreover, worse cognitive symptoms were related to the female gender, greater neuropsychiatric symptoms, sleep disorders, and rumination/indecision. Being a woman and more severe neuropsychiatric symptoms were predictors of FBF severity. Our data pointed out a high prevalence and various levels of severity and impairments of brain fog, suggesting a classificatory proposal and a multifaceted etiopathogenic model, thus facilitating adequate diagnostic and therapeutic approaches.","container-title":"Journal of Clinical Medicine","DOI":"10.3390/jcm11195529","ISSN":"2077-0383","issue":"19","journalAbbreviation":"J Clin Med","language":"eng","note":"number: 19\nPMID: 36233392\nPMCID: PMC9573330","page":"5529","source":"PubMed","title":"A New Look on Long-COVID Effects: The Functional Brain Fog Syndrome","title-short":"A New Look on Long-COVID Effects","volume":"11","author":[{"family":"Orfei","given":"Maria Donata"},{"family":"Porcari","given":"Desirée Estela"},{"family":"D'Arcangelo","given":"Sonia"},{"family":"Maggi","given":"Francesca"},{"family":"Russignaga","given":"Dario"},{"family":"Ricciardi","given":"Emiliano"}],"issued":{"date-parts":[["2022",9,21]]},"citation-key":"Orfei2022NewLookLongCOVID"},"prefix":""}],"schema":"https://github.com/citation-style-language/schema/raw/master/csl-citation.json"} </w:instrText>
      </w:r>
      <w:r>
        <w:fldChar w:fldCharType="separate"/>
      </w:r>
      <w:r w:rsidRPr="00E805F0">
        <w:rPr>
          <w:rFonts w:ascii="Aptos" w:hAnsi="Aptos"/>
        </w:rPr>
        <w:t>(</w:t>
      </w:r>
      <w:proofErr w:type="spellStart"/>
      <w:r w:rsidRPr="00E805F0">
        <w:rPr>
          <w:rFonts w:ascii="Aptos" w:hAnsi="Aptos"/>
        </w:rPr>
        <w:t>Orfei</w:t>
      </w:r>
      <w:proofErr w:type="spellEnd"/>
      <w:r w:rsidRPr="00E805F0">
        <w:rPr>
          <w:rFonts w:ascii="Aptos" w:hAnsi="Aptos"/>
        </w:rPr>
        <w:t xml:space="preserve"> et al., 2022)</w:t>
      </w:r>
      <w:r>
        <w:fldChar w:fldCharType="end"/>
      </w:r>
    </w:p>
    <w:p w14:paraId="018ED02E" w14:textId="77777777" w:rsidR="00AA035C" w:rsidRDefault="00AA035C" w:rsidP="00AA035C">
      <w:pPr>
        <w:pStyle w:val="Compact"/>
        <w:numPr>
          <w:ilvl w:val="1"/>
          <w:numId w:val="1"/>
        </w:numPr>
      </w:pPr>
      <w:r>
        <w:fldChar w:fldCharType="begin"/>
      </w:r>
      <w:r>
        <w:instrText xml:space="preserve"> ADDIN ZOTERO_ITEM CSL_CITATION {"citationID":"00000015","properties":{"unsorted":false,"formattedCitation":"(Nordvig et al., 2023)","plainCitation":"(Nordvig et al., 2023)","noteIndex":0},"citationItems":[{"id":120,"uris":["http://zotero.org/users/12301744/items/NSARL69W"],"itemData":{"id":120,"type":"article-journal","abstract":"Importance\nThe U.S. government has named post-acute sequelae of COVID-19 (longCOVID) as influential on disability rates. We previously showed that COVID-19 carries a medical/functional burden at 1 </w:instrText>
      </w:r>
      <w:r>
        <w:rPr>
          <w:rFonts w:ascii="Arial" w:hAnsi="Arial" w:cs="Arial"/>
        </w:rPr>
        <w:instrText> </w:instrText>
      </w:r>
      <w:r>
        <w:instrText>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w:instrText>
      </w:r>
      <w:r>
        <w:rPr>
          <w:rFonts w:ascii="Aptos" w:hAnsi="Aptos" w:cs="Aptos"/>
        </w:rPr>
        <w:instrText>–</w:instrText>
      </w:r>
      <w:r>
        <w:instrText>May 15, 2020, 633 were called, 530 responded (59.2</w:instrText>
      </w:r>
      <w:r>
        <w:rPr>
          <w:rFonts w:ascii="Arial" w:hAnsi="Arial" w:cs="Arial"/>
        </w:rPr>
        <w:instrText> </w:instrText>
      </w:r>
      <w:r>
        <w:rPr>
          <w:rFonts w:ascii="Aptos" w:hAnsi="Aptos" w:cs="Aptos"/>
        </w:rPr>
        <w:instrText>±</w:instrText>
      </w:r>
      <w:r>
        <w:rPr>
          <w:rFonts w:ascii="Arial" w:hAnsi="Arial" w:cs="Arial"/>
        </w:rPr>
        <w:instrText> </w:instrText>
      </w:r>
      <w:r>
        <w:instrText>16.3</w:instrText>
      </w:r>
      <w:r>
        <w:rPr>
          <w:rFonts w:ascii="Arial" w:hAnsi="Arial" w:cs="Arial"/>
        </w:rPr>
        <w:instrText> </w:instrText>
      </w:r>
      <w:r>
        <w:instrText xml:space="preserve"> years, 44.5% female, 51.5% non-White) about BF prevalence, other longCOVID, post-acute ED/hospital utilization, perceived health/social network, effort tolerance, disability.\n\nResults\nAt approximately 1-year, 31.9% (n</w:instrText>
      </w:r>
      <w:r>
        <w:rPr>
          <w:rFonts w:ascii="Arial" w:hAnsi="Arial" w:cs="Arial"/>
        </w:rPr>
        <w:instrText> </w:instrText>
      </w:r>
      <w:r>
        <w:instrText>=</w:instrText>
      </w:r>
      <w:r>
        <w:rPr>
          <w:rFonts w:ascii="Arial" w:hAnsi="Arial" w:cs="Arial"/>
        </w:rPr>
        <w:instrText> </w:instrText>
      </w:r>
      <w:r>
        <w:instrText>169) experienced BF. Acute COVID-19 severity, age, and premorbid cardiopulmonary comorbidities did not differ between those with/without BF at 1</w:instrText>
      </w:r>
      <w:r>
        <w:rPr>
          <w:rFonts w:ascii="Arial" w:hAnsi="Arial" w:cs="Arial"/>
        </w:rPr>
        <w:instrText> </w:instrText>
      </w:r>
      <w:r>
        <w:instrText xml:space="preserve"> year. Patients with respiratory longCOVID had 54% higher risk of BF than those without respiratory longCOVID. BF associated with sleep disturbance (63% with BF vs.29% without BF, p</w:instrText>
      </w:r>
      <w:r>
        <w:rPr>
          <w:rFonts w:ascii="Arial" w:hAnsi="Arial" w:cs="Arial"/>
        </w:rPr>
        <w:instrText> </w:instrText>
      </w:r>
      <w:r>
        <w:instrText>&lt;</w:instrText>
      </w:r>
      <w:r>
        <w:rPr>
          <w:rFonts w:ascii="Arial" w:hAnsi="Arial" w:cs="Arial"/>
        </w:rPr>
        <w:instrText> </w:instrText>
      </w:r>
      <w:r>
        <w:instrText>0.0001), shortness of breath (46% vs.18%, p</w:instrText>
      </w:r>
      <w:r>
        <w:rPr>
          <w:rFonts w:ascii="Arial" w:hAnsi="Arial" w:cs="Arial"/>
        </w:rPr>
        <w:instrText> </w:instrText>
      </w:r>
      <w:r>
        <w:instrText>&lt;</w:instrText>
      </w:r>
      <w:r>
        <w:rPr>
          <w:rFonts w:ascii="Arial" w:hAnsi="Arial" w:cs="Arial"/>
        </w:rPr>
        <w:instrText> </w:instrText>
      </w:r>
      <w:r>
        <w:instrText>0.0001), weakness (49% vs.22%, p</w:instrText>
      </w:r>
      <w:r>
        <w:rPr>
          <w:rFonts w:ascii="Arial" w:hAnsi="Arial" w:cs="Arial"/>
        </w:rPr>
        <w:instrText> </w:instrText>
      </w:r>
      <w:r>
        <w:instrText>&lt;</w:instrText>
      </w:r>
      <w:r>
        <w:rPr>
          <w:rFonts w:ascii="Arial" w:hAnsi="Arial" w:cs="Arial"/>
        </w:rPr>
        <w:instrText> </w:instrText>
      </w:r>
      <w:r>
        <w:instrText>0.0001), dysosmia/dysgeusia (12% vs.5%, p</w:instrText>
      </w:r>
      <w:r>
        <w:rPr>
          <w:rFonts w:ascii="Arial" w:hAnsi="Arial" w:cs="Arial"/>
        </w:rPr>
        <w:instrText> </w:instrText>
      </w:r>
      <w:r>
        <w:instrText>&lt;</w:instrText>
      </w:r>
      <w:r>
        <w:rPr>
          <w:rFonts w:ascii="Arial" w:hAnsi="Arial" w:cs="Arial"/>
        </w:rPr>
        <w:instrText> </w:instrText>
      </w:r>
      <w:r>
        <w:instrText>0.004), activity limitations (p</w:instrText>
      </w:r>
      <w:r>
        <w:rPr>
          <w:rFonts w:ascii="Arial" w:hAnsi="Arial" w:cs="Arial"/>
        </w:rPr>
        <w:instrText> </w:instrText>
      </w:r>
      <w:r>
        <w:instrText>&lt;</w:instrText>
      </w:r>
      <w:r>
        <w:rPr>
          <w:rFonts w:ascii="Arial" w:hAnsi="Arial" w:cs="Arial"/>
        </w:rPr>
        <w:instrText> </w:instrText>
      </w:r>
      <w:r>
        <w:instrText>0.001), disability/leave (11% vs.3%, p</w:instrText>
      </w:r>
      <w:r>
        <w:rPr>
          <w:rFonts w:ascii="Arial" w:hAnsi="Arial" w:cs="Arial"/>
        </w:rPr>
        <w:instrText> </w:instrText>
      </w:r>
      <w:r>
        <w:instrText>&lt;</w:instrText>
      </w:r>
      <w:r>
        <w:rPr>
          <w:rFonts w:ascii="Arial" w:hAnsi="Arial" w:cs="Arial"/>
        </w:rPr>
        <w:instrText> </w:instrText>
      </w:r>
      <w:r>
        <w:instrText>0.0001), worsened perceived health since acute COVID-19 (66% vs.30%, p</w:instrText>
      </w:r>
      <w:r>
        <w:rPr>
          <w:rFonts w:ascii="Arial" w:hAnsi="Arial" w:cs="Arial"/>
        </w:rPr>
        <w:instrText> </w:instrText>
      </w:r>
      <w:r>
        <w:instrText>&lt;</w:instrText>
      </w:r>
      <w:r>
        <w:rPr>
          <w:rFonts w:ascii="Arial" w:hAnsi="Arial" w:cs="Arial"/>
        </w:rPr>
        <w:instrText> </w:instrText>
      </w:r>
      <w:r>
        <w:instrText>0.001) and social isolation (40% vs.29%, p</w:instrText>
      </w:r>
      <w:r>
        <w:rPr>
          <w:rFonts w:ascii="Arial" w:hAnsi="Arial" w:cs="Arial"/>
        </w:rPr>
        <w:instrText> </w:instrText>
      </w:r>
      <w:r>
        <w:instrText>&lt;</w:instrText>
      </w:r>
      <w:r>
        <w:rPr>
          <w:rFonts w:ascii="Arial" w:hAnsi="Arial" w:cs="Arial"/>
        </w:rPr>
        <w:instrText> </w:instrText>
      </w:r>
      <w:r>
        <w:instrText xml:space="preserve">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fldChar w:fldCharType="separate"/>
      </w:r>
      <w:r w:rsidRPr="00E805F0">
        <w:rPr>
          <w:rFonts w:ascii="Aptos" w:hAnsi="Aptos"/>
        </w:rPr>
        <w:t>(Nordvig et al., 2023)</w:t>
      </w:r>
      <w:r>
        <w:fldChar w:fldCharType="end"/>
      </w:r>
    </w:p>
    <w:p w14:paraId="5ED522B7" w14:textId="77777777" w:rsidR="00AA035C" w:rsidRDefault="00AA035C" w:rsidP="00AA035C">
      <w:pPr>
        <w:pStyle w:val="Compact"/>
        <w:numPr>
          <w:ilvl w:val="0"/>
          <w:numId w:val="1"/>
        </w:numPr>
      </w:pPr>
      <w:r>
        <w:t>Females are more likely to experience dyspnea</w:t>
      </w:r>
    </w:p>
    <w:p w14:paraId="31A1B48D" w14:textId="77777777" w:rsidR="00AA035C" w:rsidRDefault="00AA035C" w:rsidP="00AA035C">
      <w:pPr>
        <w:pStyle w:val="Compact"/>
        <w:numPr>
          <w:ilvl w:val="1"/>
          <w:numId w:val="1"/>
        </w:numPr>
      </w:pPr>
      <w:r>
        <w:fldChar w:fldCharType="begin"/>
      </w:r>
      <w:r>
        <w:instrText xml:space="preserve"> ADDIN ZOTERO_ITEM CSL_CITATION {"citationID":"00000016","properties":{"unsorted":false,"formattedCitation":"(Craparo et al., 2022)","plainCitation":"(Craparo et al., 2022)","noteIndex":0},"citationItems":[{"id":29,"uris":["http://zotero.org/users/12301744/items/Z459LV57"],"itemData":{"id":29,"type":"article-journal","abstract":"Background: This study aimed to identify clusters of long COVID-19 symptoms using latent class analysis and investigate the psychological factors involved in the onset of this syndrome. Method: Five hundred and six subjects recovering from COVID-19 completed a series of standardized questionnaires to evaluate the personality traits, alexithymia, and post-traumatic stress. Results: Five classes were identified: Brain fog (31.82%), No symptoms (20.95%), Sensory disorders (18.77%), Breath impairment (17.59%), and Multiple disorders (10.87%). Women reported post-COVID-19 respiratory symptoms and multiple disorders to a greater extent than men. Hospitalized subjects were more likely to report persistent symptoms after COVID-19 than asymptomatic or home-treated subjects. Antagonism, hyperarousal, and difficulty identifying emotions significantly predicted post COVID-19 symptoms. Conclusions: These findings open new questions for research on long COVID-19 and how states of emotional dysregulation can alter the physiological processes of the body and contribute to the onset of organic pathologies.","container-title":"International Journal of Environmental Research and Public Health","DOI":"10.3390/ijerph20010494","ISSN":"1661-7827","issue":"1","journalAbbreviation":"Int J Environ Res Public Health","note":"number: 1\nPMID: 36612816\nPMCID: PMC9819212","page":"494","source":"PubMed Central","title":"What Is the Role of Psychological Factors in Long COVID Syndrome? Latent Class Analysis in a Sample of Patients Recovered from COVID-19","title-short":"What Is the Role of Psychological Factors in Long COVID Syndrome?","volume":"20","author":[{"family":"Craparo","given":"Giuseppe"},{"family":"La Rosa","given":"Valentina Lucia"},{"family":"Commodari","given":"Elena"},{"family":"Marino","given":"Graziella"},{"family":"Vezzoli","given":"Michela"},{"family":"Faraci","given":"Palmira"},{"family":"Vicario","given":"Carmelo Mario"},{"family":"Cinà","given":"Gabriella Serena"},{"family":"Colombi","given":"Morena"},{"family":"Arcoleo","given":"Giuseppe"},{"family":"Severino","given":"Maria"},{"family":"Costanzo","given":"Giulia"},{"family":"Gori","given":"Alessio"},{"family":"Mangiapane","given":"Ernesto"}],"issued":{"date-parts":[["2022",12,28]]},"citation-key":"Craparo2022WhatRolePsychological"},"prefix":""}],"schema":"https://github.com/citation-style-language/schema/raw/master/csl-citation.json"} </w:instrText>
      </w:r>
      <w:r>
        <w:fldChar w:fldCharType="separate"/>
      </w:r>
      <w:r w:rsidRPr="00E805F0">
        <w:rPr>
          <w:rFonts w:ascii="Aptos" w:hAnsi="Aptos"/>
        </w:rPr>
        <w:t>(Craparo et al., 2022)</w:t>
      </w:r>
      <w:r>
        <w:fldChar w:fldCharType="end"/>
      </w:r>
    </w:p>
    <w:p w14:paraId="23986402" w14:textId="77777777" w:rsidR="00AA035C" w:rsidRDefault="00AA035C" w:rsidP="00AA035C">
      <w:pPr>
        <w:pStyle w:val="Compact"/>
        <w:numPr>
          <w:ilvl w:val="0"/>
          <w:numId w:val="1"/>
        </w:numPr>
      </w:pPr>
      <w:r>
        <w:t>Females are more likely to experience more than 1 long COVID symptom</w:t>
      </w:r>
    </w:p>
    <w:p w14:paraId="284171F3" w14:textId="77777777" w:rsidR="00AA035C" w:rsidRDefault="00AA035C" w:rsidP="00AA035C">
      <w:pPr>
        <w:pStyle w:val="Compact"/>
        <w:numPr>
          <w:ilvl w:val="1"/>
          <w:numId w:val="1"/>
        </w:numPr>
      </w:pPr>
      <w:r>
        <w:fldChar w:fldCharType="begin"/>
      </w:r>
      <w:r>
        <w:instrText xml:space="preserve"> ADDIN ZOTERO_ITEM CSL_CITATION {"citationID":"00000017","properties":{"unsorted":false,"formattedCitation":"(Craparo et al., 2022)","plainCitation":"(Craparo et al., 2022)","noteIndex":0},"citationItems":[{"id":29,"uris":["http://zotero.org/users/12301744/items/Z459LV57"],"itemData":{"id":29,"type":"article-journal","abstract":"Background: This study aimed to identify clusters of long COVID-19 symptoms using latent class analysis and investigate the psychological factors involved in the onset of this syndrome. Method: Five hundred and six subjects recovering from COVID-19 completed a series of standardized questionnaires to evaluate the personality traits, alexithymia, and post-traumatic stress. Results: Five classes were identified: Brain fog (31.82%), No symptoms (20.95%), Sensory disorders (18.77%), Breath impairment (17.59%), and Multiple disorders (10.87%). Women reported post-COVID-19 respiratory symptoms and multiple disorders to a greater extent than men. Hospitalized subjects were more likely to report persistent symptoms after COVID-19 than asymptomatic or home-treated subjects. Antagonism, hyperarousal, and difficulty identifying emotions significantly predicted post COVID-19 symptoms. Conclusions: These findings open new questions for research on long COVID-19 and how states of emotional dysregulation can alter the physiological processes of the body and contribute to the onset of organic pathologies.","container-title":"International Journal of Environmental Research and Public Health","DOI":"10.3390/ijerph20010494","ISSN":"1661-7827","issue":"1","journalAbbreviation":"Int J Environ Res Public Health","note":"number: 1\nPMID: 36612816\nPMCID: PMC9819212","page":"494","source":"PubMed Central","title":"What Is the Role of Psychological Factors in Long COVID Syndrome? Latent Class Analysis in a Sample of Patients Recovered from COVID-19","title-short":"What Is the Role of Psychological Factors in Long COVID Syndrome?","volume":"20","author":[{"family":"Craparo","given":"Giuseppe"},{"family":"La Rosa","given":"Valentina Lucia"},{"family":"Commodari","given":"Elena"},{"family":"Marino","given":"Graziella"},{"family":"Vezzoli","given":"Michela"},{"family":"Faraci","given":"Palmira"},{"family":"Vicario","given":"Carmelo Mario"},{"family":"Cinà","given":"Gabriella Serena"},{"family":"Colombi","given":"Morena"},{"family":"Arcoleo","given":"Giuseppe"},{"family":"Severino","given":"Maria"},{"family":"Costanzo","given":"Giulia"},{"family":"Gori","given":"Alessio"},{"family":"Mangiapane","given":"Ernesto"}],"issued":{"date-parts":[["2022",12,28]]},"citation-key":"Craparo2022WhatRolePsychological"},"prefix":""}],"schema":"https://github.com/citation-style-language/schema/raw/master/csl-citation.json"} </w:instrText>
      </w:r>
      <w:r>
        <w:fldChar w:fldCharType="separate"/>
      </w:r>
      <w:r w:rsidRPr="00E805F0">
        <w:rPr>
          <w:rFonts w:ascii="Aptos" w:hAnsi="Aptos"/>
        </w:rPr>
        <w:t>(Craparo et al., 2022)</w:t>
      </w:r>
      <w:r>
        <w:fldChar w:fldCharType="end"/>
      </w:r>
    </w:p>
    <w:p w14:paraId="71BD4D38" w14:textId="77777777" w:rsidR="00AA035C" w:rsidRDefault="00AA035C" w:rsidP="00AA035C">
      <w:pPr>
        <w:pStyle w:val="Compact"/>
        <w:numPr>
          <w:ilvl w:val="0"/>
          <w:numId w:val="1"/>
        </w:numPr>
      </w:pPr>
      <w:r>
        <w:t>Males are more likely to experience brain fog</w:t>
      </w:r>
    </w:p>
    <w:p w14:paraId="0648444D" w14:textId="77777777" w:rsidR="00AA035C" w:rsidRDefault="00AA035C" w:rsidP="00AA035C">
      <w:pPr>
        <w:pStyle w:val="Compact"/>
        <w:numPr>
          <w:ilvl w:val="1"/>
          <w:numId w:val="1"/>
        </w:numPr>
      </w:pPr>
      <w:r>
        <w:t>42.3% of males (u = 6.45) versus 29.1% of females (u = 5.66) [@vyasMildCognitiveImpairment2022]</w:t>
      </w:r>
    </w:p>
    <w:p w14:paraId="1D70E144" w14:textId="77777777" w:rsidR="00AA035C" w:rsidRDefault="00AA035C" w:rsidP="00AA035C">
      <w:pPr>
        <w:pStyle w:val="Compact"/>
        <w:numPr>
          <w:ilvl w:val="0"/>
          <w:numId w:val="1"/>
        </w:numPr>
      </w:pPr>
      <w:r>
        <w:t>Females have better respiratory values than men:</w:t>
      </w:r>
    </w:p>
    <w:p w14:paraId="0E7EB663" w14:textId="77777777" w:rsidR="00AA035C" w:rsidRDefault="00AA035C" w:rsidP="00AA035C">
      <w:pPr>
        <w:pStyle w:val="Compact"/>
        <w:numPr>
          <w:ilvl w:val="1"/>
          <w:numId w:val="1"/>
        </w:numPr>
      </w:pPr>
      <w:r>
        <w:t>FEV1 / FVC</w:t>
      </w:r>
    </w:p>
    <w:p w14:paraId="2E27AEC9" w14:textId="77777777" w:rsidR="00AA035C" w:rsidRDefault="00AA035C" w:rsidP="00AA035C">
      <w:pPr>
        <w:pStyle w:val="Compact"/>
        <w:numPr>
          <w:ilvl w:val="2"/>
          <w:numId w:val="1"/>
        </w:numPr>
      </w:pPr>
      <w:r>
        <w:fldChar w:fldCharType="begin"/>
      </w:r>
      <w:r>
        <w:instrText xml:space="preserve"> ADDIN ZOTERO_ITEM CSL_CITATION {"citationID":"00000019","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Pr="00E805F0">
        <w:rPr>
          <w:rFonts w:ascii="Aptos" w:hAnsi="Aptos"/>
        </w:rPr>
        <w:t>(Paradowska-Nowakowska et al., 2023)</w:t>
      </w:r>
      <w:r>
        <w:fldChar w:fldCharType="end"/>
      </w:r>
    </w:p>
    <w:p w14:paraId="43691F0C" w14:textId="77777777" w:rsidR="00AA035C" w:rsidRDefault="00AA035C" w:rsidP="00AA035C">
      <w:pPr>
        <w:pStyle w:val="Compact"/>
        <w:numPr>
          <w:ilvl w:val="0"/>
          <w:numId w:val="1"/>
        </w:numPr>
      </w:pPr>
      <w:r>
        <w:t>Females have better lung health than men</w:t>
      </w:r>
    </w:p>
    <w:p w14:paraId="32D8FAE2" w14:textId="77777777" w:rsidR="00AA035C" w:rsidRDefault="00AA035C" w:rsidP="00AA035C">
      <w:pPr>
        <w:pStyle w:val="Compact"/>
        <w:numPr>
          <w:ilvl w:val="1"/>
          <w:numId w:val="1"/>
        </w:numPr>
      </w:pPr>
      <w:r>
        <w:t>XRAYS/CT</w:t>
      </w:r>
    </w:p>
    <w:p w14:paraId="491D7CAE" w14:textId="77777777" w:rsidR="00AA035C" w:rsidRDefault="00AA035C" w:rsidP="00AA035C">
      <w:pPr>
        <w:pStyle w:val="Compact"/>
        <w:numPr>
          <w:ilvl w:val="2"/>
          <w:numId w:val="1"/>
        </w:numPr>
      </w:pPr>
      <w:r>
        <w:fldChar w:fldCharType="begin"/>
      </w:r>
      <w:r>
        <w:instrText xml:space="preserve"> ADDIN ZOTERO_ITEM CSL_CITATION {"citationID":"00000020","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Pr="00E805F0">
        <w:rPr>
          <w:rFonts w:ascii="Aptos" w:hAnsi="Aptos"/>
        </w:rPr>
        <w:t>(Paradowska-Nowakowska et al., 2023)</w:t>
      </w:r>
      <w:r>
        <w:fldChar w:fldCharType="end"/>
      </w:r>
    </w:p>
    <w:p w14:paraId="0B44EB1E" w14:textId="77777777" w:rsidR="00AA035C" w:rsidRDefault="00AA035C" w:rsidP="00AA035C">
      <w:pPr>
        <w:pStyle w:val="Compact"/>
        <w:numPr>
          <w:ilvl w:val="0"/>
          <w:numId w:val="1"/>
        </w:numPr>
      </w:pPr>
      <w:r>
        <w:t>Females have better exercise capacity</w:t>
      </w:r>
    </w:p>
    <w:p w14:paraId="6DFC9172" w14:textId="77777777" w:rsidR="00AA035C" w:rsidRDefault="00AA035C" w:rsidP="00AA035C">
      <w:pPr>
        <w:pStyle w:val="Compact"/>
        <w:numPr>
          <w:ilvl w:val="1"/>
          <w:numId w:val="1"/>
        </w:numPr>
      </w:pPr>
      <w:r>
        <w:t>6MWT</w:t>
      </w:r>
    </w:p>
    <w:p w14:paraId="0D64C16C" w14:textId="77777777" w:rsidR="00AA035C" w:rsidRDefault="00AA035C" w:rsidP="00AA035C">
      <w:pPr>
        <w:pStyle w:val="Compact"/>
        <w:numPr>
          <w:ilvl w:val="2"/>
          <w:numId w:val="1"/>
        </w:numPr>
      </w:pPr>
      <w:r>
        <w:lastRenderedPageBreak/>
        <w:fldChar w:fldCharType="begin"/>
      </w:r>
      <w:r>
        <w:instrText xml:space="preserve"> ADDIN ZOTERO_ITEM CSL_CITATION {"citationID":"00000021","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Pr="00E805F0">
        <w:rPr>
          <w:rFonts w:ascii="Aptos" w:hAnsi="Aptos"/>
        </w:rPr>
        <w:t>(Paradowska-Nowakowska et al., 2023)</w:t>
      </w:r>
      <w:r>
        <w:fldChar w:fldCharType="end"/>
      </w:r>
    </w:p>
    <w:p w14:paraId="6D5CFB36" w14:textId="77777777" w:rsidR="00AA035C" w:rsidRDefault="00AA035C" w:rsidP="00AA035C">
      <w:pPr>
        <w:pStyle w:val="Compact"/>
        <w:numPr>
          <w:ilvl w:val="0"/>
          <w:numId w:val="1"/>
        </w:numPr>
      </w:pPr>
      <w:r>
        <w:t>Females have worse exercise tolerance</w:t>
      </w:r>
    </w:p>
    <w:p w14:paraId="231E428D" w14:textId="77777777" w:rsidR="00AA035C" w:rsidRDefault="00AA035C" w:rsidP="00AA035C">
      <w:pPr>
        <w:pStyle w:val="Compact"/>
        <w:numPr>
          <w:ilvl w:val="1"/>
          <w:numId w:val="1"/>
        </w:numPr>
      </w:pPr>
      <w:r>
        <w:t>Borg scale</w:t>
      </w:r>
    </w:p>
    <w:p w14:paraId="5AEBDF7B" w14:textId="77777777" w:rsidR="00AA035C" w:rsidRDefault="00AA035C" w:rsidP="00AA035C">
      <w:pPr>
        <w:pStyle w:val="Compact"/>
        <w:numPr>
          <w:ilvl w:val="2"/>
          <w:numId w:val="1"/>
        </w:numPr>
      </w:pPr>
      <w:r>
        <w:fldChar w:fldCharType="begin"/>
      </w:r>
      <w:r>
        <w:instrText xml:space="preserve"> ADDIN ZOTERO_ITEM CSL_CITATION {"citationID":"00000022","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Pr="00E805F0">
        <w:rPr>
          <w:rFonts w:ascii="Aptos" w:hAnsi="Aptos"/>
        </w:rPr>
        <w:t>(Paradowska-Nowakowska et al., 2023)</w:t>
      </w:r>
      <w:r>
        <w:fldChar w:fldCharType="end"/>
      </w:r>
    </w:p>
    <w:p w14:paraId="25E95DBB" w14:textId="77777777" w:rsidR="00AA035C" w:rsidRDefault="00AA035C" w:rsidP="00AA035C">
      <w:pPr>
        <w:pStyle w:val="Compact"/>
        <w:numPr>
          <w:ilvl w:val="0"/>
          <w:numId w:val="1"/>
        </w:numPr>
      </w:pPr>
      <w:r>
        <w:t>Females have healthier hearts</w:t>
      </w:r>
    </w:p>
    <w:p w14:paraId="04BDA5EE" w14:textId="77777777" w:rsidR="00AA035C" w:rsidRDefault="00AA035C" w:rsidP="00AA035C">
      <w:pPr>
        <w:pStyle w:val="Compact"/>
        <w:numPr>
          <w:ilvl w:val="1"/>
          <w:numId w:val="1"/>
        </w:numPr>
      </w:pPr>
      <w:r>
        <w:t>LVEF</w:t>
      </w:r>
    </w:p>
    <w:p w14:paraId="7A934A83" w14:textId="77777777" w:rsidR="00AA035C" w:rsidRDefault="00AA035C" w:rsidP="00AA035C">
      <w:pPr>
        <w:pStyle w:val="Compact"/>
        <w:numPr>
          <w:ilvl w:val="2"/>
          <w:numId w:val="1"/>
        </w:numPr>
      </w:pPr>
      <w:r>
        <w:fldChar w:fldCharType="begin"/>
      </w:r>
      <w:r>
        <w:instrText xml:space="preserve"> ADDIN ZOTERO_ITEM CSL_CITATION {"citationID":"00000023","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Pr="00E805F0">
        <w:rPr>
          <w:rFonts w:ascii="Aptos" w:hAnsi="Aptos"/>
        </w:rPr>
        <w:t>(Paradowska-Nowakowska et al., 2023)</w:t>
      </w:r>
      <w:r>
        <w:fldChar w:fldCharType="end"/>
      </w:r>
    </w:p>
    <w:p w14:paraId="7F9E867C" w14:textId="77777777" w:rsidR="00AA035C" w:rsidRDefault="00AA035C" w:rsidP="00AA035C">
      <w:pPr>
        <w:pStyle w:val="Compact"/>
        <w:numPr>
          <w:ilvl w:val="0"/>
          <w:numId w:val="1"/>
        </w:numPr>
      </w:pPr>
      <w:r>
        <w:t>Females are more likely to report the following long COVID symptoms:</w:t>
      </w:r>
    </w:p>
    <w:p w14:paraId="7F9A4FD5" w14:textId="77777777" w:rsidR="00AA035C" w:rsidRDefault="00AA035C" w:rsidP="00AA035C">
      <w:pPr>
        <w:pStyle w:val="Compact"/>
        <w:numPr>
          <w:ilvl w:val="1"/>
          <w:numId w:val="1"/>
        </w:numPr>
      </w:pPr>
      <w:r>
        <w:t>Myalgia</w:t>
      </w:r>
    </w:p>
    <w:p w14:paraId="5DF5AA45" w14:textId="77777777" w:rsidR="00AA035C" w:rsidRDefault="00AA035C" w:rsidP="00AA035C">
      <w:pPr>
        <w:pStyle w:val="Compact"/>
        <w:numPr>
          <w:ilvl w:val="2"/>
          <w:numId w:val="1"/>
        </w:numPr>
      </w:pPr>
      <w:r>
        <w:fldChar w:fldCharType="begin"/>
      </w:r>
      <w:r>
        <w:instrText xml:space="preserve"> ADDIN ZOTERO_ITEM CSL_CITATION {"citationID":"00000024","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Pr="00E805F0">
        <w:rPr>
          <w:rFonts w:ascii="Aptos" w:hAnsi="Aptos"/>
        </w:rPr>
        <w:t>(Paradowska-Nowakowska et al., 2023)</w:t>
      </w:r>
      <w:r>
        <w:fldChar w:fldCharType="end"/>
      </w:r>
    </w:p>
    <w:p w14:paraId="3491F7B4" w14:textId="77777777" w:rsidR="00AA035C" w:rsidRDefault="00AA035C" w:rsidP="00AA035C">
      <w:pPr>
        <w:pStyle w:val="Compact"/>
        <w:numPr>
          <w:ilvl w:val="1"/>
          <w:numId w:val="1"/>
        </w:numPr>
      </w:pPr>
      <w:r>
        <w:t>Palpitations</w:t>
      </w:r>
    </w:p>
    <w:p w14:paraId="5ED877AD" w14:textId="77777777" w:rsidR="00AA035C" w:rsidRDefault="00AA035C" w:rsidP="00AA035C">
      <w:pPr>
        <w:pStyle w:val="Compact"/>
        <w:numPr>
          <w:ilvl w:val="2"/>
          <w:numId w:val="1"/>
        </w:numPr>
      </w:pPr>
      <w:r>
        <w:fldChar w:fldCharType="begin"/>
      </w:r>
      <w:r>
        <w:instrText xml:space="preserve"> ADDIN ZOTERO_ITEM CSL_CITATION {"citationID":"00000025","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Pr="00E805F0">
        <w:rPr>
          <w:rFonts w:ascii="Aptos" w:hAnsi="Aptos"/>
        </w:rPr>
        <w:t>(Paradowska-Nowakowska et al., 2023)</w:t>
      </w:r>
      <w:r>
        <w:fldChar w:fldCharType="end"/>
      </w:r>
    </w:p>
    <w:p w14:paraId="31740609" w14:textId="77777777" w:rsidR="00AA035C" w:rsidRDefault="00AA035C" w:rsidP="00AA035C">
      <w:pPr>
        <w:pStyle w:val="Compact"/>
        <w:numPr>
          <w:ilvl w:val="1"/>
          <w:numId w:val="1"/>
        </w:numPr>
      </w:pPr>
      <w:r>
        <w:t>Increased or unstable blood pressure</w:t>
      </w:r>
    </w:p>
    <w:p w14:paraId="4B18471C" w14:textId="77777777" w:rsidR="00AA035C" w:rsidRDefault="00AA035C" w:rsidP="00AA035C">
      <w:pPr>
        <w:pStyle w:val="Compact"/>
        <w:numPr>
          <w:ilvl w:val="2"/>
          <w:numId w:val="1"/>
        </w:numPr>
      </w:pPr>
      <w:r>
        <w:fldChar w:fldCharType="begin"/>
      </w:r>
      <w:r>
        <w:instrText xml:space="preserve"> ADDIN ZOTERO_ITEM CSL_CITATION {"citationID":"00000026","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Pr="00E805F0">
        <w:rPr>
          <w:rFonts w:ascii="Aptos" w:hAnsi="Aptos"/>
        </w:rPr>
        <w:t>(Paradowska-Nowakowska et al., 2023)</w:t>
      </w:r>
      <w:r>
        <w:fldChar w:fldCharType="end"/>
      </w:r>
    </w:p>
    <w:p w14:paraId="7D6CCDB7" w14:textId="77777777" w:rsidR="00AA035C" w:rsidRDefault="00AA035C" w:rsidP="00AA035C">
      <w:pPr>
        <w:pStyle w:val="Compact"/>
        <w:numPr>
          <w:ilvl w:val="1"/>
          <w:numId w:val="1"/>
        </w:numPr>
      </w:pPr>
      <w:r>
        <w:t>Impaired concentration</w:t>
      </w:r>
    </w:p>
    <w:p w14:paraId="521CEFCC" w14:textId="77777777" w:rsidR="00AA035C" w:rsidRDefault="00AA035C" w:rsidP="00AA035C">
      <w:pPr>
        <w:pStyle w:val="Compact"/>
        <w:numPr>
          <w:ilvl w:val="2"/>
          <w:numId w:val="1"/>
        </w:numPr>
      </w:pPr>
      <w:r>
        <w:fldChar w:fldCharType="begin"/>
      </w:r>
      <w:r>
        <w:instrText xml:space="preserve"> ADDIN ZOTERO_ITEM CSL_CITATION {"citationID":"00000027","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Pr="00E805F0">
        <w:rPr>
          <w:rFonts w:ascii="Aptos" w:hAnsi="Aptos"/>
        </w:rPr>
        <w:t>(Paradowska-Nowakowska et al., 2023)</w:t>
      </w:r>
      <w:r>
        <w:fldChar w:fldCharType="end"/>
      </w:r>
    </w:p>
    <w:p w14:paraId="3B284AF0" w14:textId="77777777" w:rsidR="00AA035C" w:rsidRDefault="00AA035C" w:rsidP="00AA035C">
      <w:pPr>
        <w:pStyle w:val="Compact"/>
        <w:numPr>
          <w:ilvl w:val="1"/>
          <w:numId w:val="1"/>
        </w:numPr>
      </w:pPr>
      <w:r>
        <w:t>Memory deterioration</w:t>
      </w:r>
    </w:p>
    <w:p w14:paraId="13CFAD43" w14:textId="77777777" w:rsidR="00AA035C" w:rsidRDefault="00AA035C" w:rsidP="00AA035C">
      <w:pPr>
        <w:pStyle w:val="Compact"/>
        <w:numPr>
          <w:ilvl w:val="2"/>
          <w:numId w:val="1"/>
        </w:numPr>
      </w:pPr>
      <w:r>
        <w:fldChar w:fldCharType="begin"/>
      </w:r>
      <w:r>
        <w:instrText xml:space="preserve"> ADDIN ZOTERO_ITEM CSL_CITATION {"citationID":"00000028","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Pr="00E805F0">
        <w:rPr>
          <w:rFonts w:ascii="Aptos" w:hAnsi="Aptos"/>
        </w:rPr>
        <w:t>(Paradowska-Nowakowska et al., 2023)</w:t>
      </w:r>
      <w:r>
        <w:fldChar w:fldCharType="end"/>
      </w:r>
    </w:p>
    <w:p w14:paraId="21368F2D" w14:textId="77777777" w:rsidR="00AA035C" w:rsidRDefault="00AA035C" w:rsidP="00AA035C">
      <w:pPr>
        <w:pStyle w:val="Compact"/>
        <w:numPr>
          <w:ilvl w:val="1"/>
          <w:numId w:val="1"/>
        </w:numPr>
      </w:pPr>
      <w:r>
        <w:t>Worsened mood</w:t>
      </w:r>
    </w:p>
    <w:p w14:paraId="451F6ECA" w14:textId="77777777" w:rsidR="00AA035C" w:rsidRDefault="00AA035C" w:rsidP="00AA035C">
      <w:pPr>
        <w:pStyle w:val="Compact"/>
        <w:numPr>
          <w:ilvl w:val="2"/>
          <w:numId w:val="1"/>
        </w:numPr>
      </w:pPr>
      <w:r>
        <w:fldChar w:fldCharType="begin"/>
      </w:r>
      <w:r>
        <w:instrText xml:space="preserve"> ADDIN ZOTERO_ITEM CSL_CITATION {"citationID":"00000029","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Pr="00E805F0">
        <w:rPr>
          <w:rFonts w:ascii="Aptos" w:hAnsi="Aptos"/>
        </w:rPr>
        <w:t>(Paradowska-Nowakowska et al., 2023)</w:t>
      </w:r>
      <w:r>
        <w:fldChar w:fldCharType="end"/>
      </w:r>
    </w:p>
    <w:p w14:paraId="61EA131F" w14:textId="77777777" w:rsidR="00AA035C" w:rsidRDefault="00AA035C" w:rsidP="00AA035C">
      <w:pPr>
        <w:pStyle w:val="Compact"/>
        <w:numPr>
          <w:ilvl w:val="1"/>
          <w:numId w:val="1"/>
        </w:numPr>
      </w:pPr>
      <w:r>
        <w:t>Sleep disorder</w:t>
      </w:r>
    </w:p>
    <w:p w14:paraId="6BEC80FF" w14:textId="77777777" w:rsidR="00AA035C" w:rsidRDefault="00AA035C" w:rsidP="00AA035C">
      <w:pPr>
        <w:pStyle w:val="Compact"/>
        <w:numPr>
          <w:ilvl w:val="2"/>
          <w:numId w:val="1"/>
        </w:numPr>
      </w:pPr>
      <w:r>
        <w:fldChar w:fldCharType="begin"/>
      </w:r>
      <w:r>
        <w:instrText xml:space="preserve"> ADDIN ZOTERO_ITEM CSL_CITATION {"citationID":"00000030","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Pr="00E805F0">
        <w:rPr>
          <w:rFonts w:ascii="Aptos" w:hAnsi="Aptos"/>
        </w:rPr>
        <w:t>(Paradowska-Nowakowska et al., 2023)</w:t>
      </w:r>
      <w:r>
        <w:fldChar w:fldCharType="end"/>
      </w:r>
    </w:p>
    <w:p w14:paraId="6B1DB6B0" w14:textId="77777777" w:rsidR="00AA035C" w:rsidRDefault="00AA035C" w:rsidP="00AA035C">
      <w:pPr>
        <w:pStyle w:val="Compact"/>
        <w:numPr>
          <w:ilvl w:val="1"/>
          <w:numId w:val="1"/>
        </w:numPr>
      </w:pPr>
      <w:r>
        <w:t>Hair loss</w:t>
      </w:r>
    </w:p>
    <w:p w14:paraId="6DF6681C" w14:textId="77777777" w:rsidR="00AA035C" w:rsidRDefault="00AA035C" w:rsidP="00AA035C">
      <w:pPr>
        <w:pStyle w:val="Compact"/>
        <w:numPr>
          <w:ilvl w:val="2"/>
          <w:numId w:val="1"/>
        </w:numPr>
      </w:pPr>
      <w:r>
        <w:fldChar w:fldCharType="begin"/>
      </w:r>
      <w:r>
        <w:instrText xml:space="preserve"> ADDIN ZOTERO_ITEM CSL_CITATION {"citationID":"00000031","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Pr="00E805F0">
        <w:rPr>
          <w:rFonts w:ascii="Aptos" w:hAnsi="Aptos"/>
        </w:rPr>
        <w:t>(Paradowska-Nowakowska et al., 2023)</w:t>
      </w:r>
      <w:r>
        <w:fldChar w:fldCharType="end"/>
      </w:r>
    </w:p>
    <w:p w14:paraId="2104E2D9" w14:textId="77777777" w:rsidR="00AA035C" w:rsidRDefault="00AA035C" w:rsidP="00AA035C">
      <w:pPr>
        <w:pStyle w:val="Compact"/>
        <w:numPr>
          <w:ilvl w:val="1"/>
          <w:numId w:val="1"/>
        </w:numPr>
      </w:pPr>
      <w:r>
        <w:t>Dizziness</w:t>
      </w:r>
    </w:p>
    <w:p w14:paraId="537F6F3B" w14:textId="77777777" w:rsidR="00AA035C" w:rsidRDefault="00AA035C" w:rsidP="00AA035C">
      <w:pPr>
        <w:pStyle w:val="Compact"/>
        <w:numPr>
          <w:ilvl w:val="2"/>
          <w:numId w:val="1"/>
        </w:numPr>
      </w:pPr>
      <w:r>
        <w:fldChar w:fldCharType="begin"/>
      </w:r>
      <w:r>
        <w:instrText xml:space="preserve"> ADDIN ZOTERO_ITEM CSL_CITATION {"citationID":"00000032","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Pr="00E805F0">
        <w:rPr>
          <w:rFonts w:ascii="Aptos" w:hAnsi="Aptos"/>
        </w:rPr>
        <w:t>(Paradowska-Nowakowska et al., 2023)</w:t>
      </w:r>
      <w:r>
        <w:fldChar w:fldCharType="end"/>
      </w:r>
    </w:p>
    <w:p w14:paraId="5ADB0073" w14:textId="77777777" w:rsidR="00AA035C" w:rsidRDefault="00AA035C" w:rsidP="00AA035C">
      <w:bookmarkStart w:id="4" w:name="cpet"/>
      <w:r>
        <w:t>CPET</w:t>
      </w:r>
    </w:p>
    <w:p w14:paraId="1EAD29B3" w14:textId="77777777" w:rsidR="00AA035C" w:rsidRDefault="00AA035C" w:rsidP="00AA035C">
      <w:pPr>
        <w:pStyle w:val="Compact"/>
        <w:numPr>
          <w:ilvl w:val="0"/>
          <w:numId w:val="1"/>
        </w:numPr>
      </w:pPr>
      <w:r>
        <w:t>Higher proportion of women in the O2 delivery / utilization group (62.5%) compared to dysfunctional breathing group (46.7%) or the respiratory limitation group (17.9%)</w:t>
      </w:r>
    </w:p>
    <w:bookmarkEnd w:id="4"/>
    <w:p w14:paraId="7E2128BC" w14:textId="77777777" w:rsidR="00AA035C" w:rsidRDefault="00AA035C" w:rsidP="00AA035C"/>
    <w:p w14:paraId="40CFEA6E" w14:textId="77777777" w:rsidR="00AA035C" w:rsidRDefault="00AA035C" w:rsidP="00AA035C"/>
    <w:p w14:paraId="779B3668" w14:textId="77777777" w:rsidR="00AA035C" w:rsidRDefault="00AA035C" w:rsidP="00AA035C">
      <w:pPr>
        <w:pStyle w:val="Heading2"/>
      </w:pPr>
      <w:r>
        <w:t>Ethnicity</w:t>
      </w:r>
    </w:p>
    <w:p w14:paraId="18832D3E" w14:textId="77777777" w:rsidR="00AA035C" w:rsidRDefault="00AA035C" w:rsidP="00AA035C">
      <w:pPr>
        <w:pStyle w:val="Compact"/>
        <w:numPr>
          <w:ilvl w:val="0"/>
          <w:numId w:val="1"/>
        </w:numPr>
      </w:pPr>
      <w:r>
        <w:t>Black race was associated with lower likelihood of cognitive impairment</w:t>
      </w:r>
    </w:p>
    <w:p w14:paraId="48978377" w14:textId="7B6B67EE" w:rsidR="00AA035C" w:rsidRPr="00AA035C" w:rsidRDefault="00AA035C" w:rsidP="00AA035C">
      <w:r>
        <w:fldChar w:fldCharType="begin"/>
      </w:r>
      <w:r>
        <w:instrText xml:space="preserve"> ADDIN ZOTERO_ITEM CSL_CITATION {"citationID":"00000033","properties":{"unsorted":false,"formattedCitation":"(Bonner-Jackson et al., 2024)","plainCitation":"(Bonner-Jackson et al., 2024)","noteIndex":0},"citationItems":[{"id":160,"uris":["http://zotero.org/users/12301744/items/5TIH8ZUY"],"itemData":{"id":160,"type":"article-journal","abstract":"Objective\nQuantify cognitive deficits in patients with postacute sequelae of COVID-19 (PASC) and identify key variables related to cognitive impairment in PASC.\nMethod\nPatients with polymerase chain reaction-confirmed COVID-19 underwent a comprehensive neuropsychological evaluation. The comparison group included patients without neurological disorders determined by the neuropsychologist to be cognitively intact. Cognitive impairment was defined as impairment (Composite T ≤35) in 1 of 6 cognitive domains. The PASC group was split into impaired or intact based on the above criteria. Multivariable logistic regression models assessed predictors including demographics, COVID-19 severity, clinical characteristics, and mood.\nResults\nThere were 210 patients with PASC, predominantly female (73.3%, P &lt; .001), without other demographic differences when compared with 369 normal controls. Patients with PASC were more likely to have cognitive impairment (odds ratio 3.61; 95% confidence interval, 2.36-5.54; P &lt; .001) compared with controls, with significantly lower scores in domains of memory, language, processing speed, visuospatial function, executive function (P &lt; .001), and higher depressive (P = .004) and anxiety symptoms (P = .003). Patients with PASC who demonstrated cognitive impairment (n = 93) had higher body mass index compared with those with PASC without cognitive impairment (n = 117), without differences in other predictors.\nConclusion\nPatients with PASC are almost 4 times more likely to evidence cognitive dysfunction compared with normal controls. Forty-four percent of patients with PASC demonstrated cognitive deficits about 7 months from infection. Estimated premorbid intelligence significantly correlated with impairment. Higher body mass index was the only metric shown to differentiate those with PASC and cognitive impairment from those with PASC who were cognitively intact.","container-title":"The American Journal of Medicine","DOI":"10.1016/j.amjmed.2024.01.021","ISSN":"0002-9343","journalAbbreviation":"The American Journal of Medicine","source":"ScienceDirect","title":"Factors Associated with Cognitive Impairment in Patients with Persisting Sequelae of COVID-19","URL":"https://www.sciencedirect.com/science/article/pii/S0002934324000585","author":[{"family":"Bonner-Jackson","given":"Aaron"},{"family":"Vangal","given":"Rohun"},{"family":"Li","given":"Yadi"},{"family":"Thompson","given":"Nicolas"},{"family":"Chakrabarti","given":"Shinjon"},{"family":"Krishnan","given":"Kamini"}],"accessed":{"date-parts":[["2024",8,7]]},"issued":{"date-parts":[["2024",2,6]]},"citation-key":"Bonner-Jackson2024FactorsAssociatedCognitive"},"prefix":""}],"schema":"https://github.com/citation-style-language/schema/raw/master/csl-citation.json"} </w:instrText>
      </w:r>
      <w:r>
        <w:fldChar w:fldCharType="separate"/>
      </w:r>
      <w:r w:rsidRPr="00E805F0">
        <w:rPr>
          <w:rFonts w:ascii="Aptos" w:hAnsi="Aptos"/>
          <w:sz w:val="24"/>
        </w:rPr>
        <w:t>(Bonner-Jackson et al., 2024)</w:t>
      </w:r>
      <w:r>
        <w:fldChar w:fldCharType="end"/>
      </w:r>
    </w:p>
    <w:p w14:paraId="2ED560F6" w14:textId="77777777" w:rsidR="00AA035C" w:rsidRDefault="00AA035C" w:rsidP="00AA035C">
      <w:pPr>
        <w:pStyle w:val="Heading1"/>
      </w:pPr>
      <w:r>
        <w:lastRenderedPageBreak/>
        <w:t xml:space="preserve">IMT </w:t>
      </w:r>
    </w:p>
    <w:p w14:paraId="41C1D371" w14:textId="3B184DB4" w:rsidR="00450CAF" w:rsidRDefault="00450CAF" w:rsidP="00450CAF">
      <w:pPr>
        <w:pStyle w:val="Heading2"/>
      </w:pPr>
      <w:r>
        <w:t>Outcomes</w:t>
      </w:r>
    </w:p>
    <w:p w14:paraId="6FD8ACDD" w14:textId="0347B0D3" w:rsidR="001933E9" w:rsidRDefault="001933E9" w:rsidP="00872DA4">
      <w:pPr>
        <w:pStyle w:val="Heading3"/>
      </w:pPr>
      <w:r>
        <w:t>Cardiac</w:t>
      </w:r>
    </w:p>
    <w:p w14:paraId="5F7F52ED" w14:textId="77777777" w:rsidR="001933E9" w:rsidRDefault="001933E9" w:rsidP="001933E9"/>
    <w:p w14:paraId="446362B3" w14:textId="77777777" w:rsidR="001933E9" w:rsidRDefault="001933E9" w:rsidP="001933E9">
      <w:pPr>
        <w:pStyle w:val="Compact"/>
        <w:numPr>
          <w:ilvl w:val="0"/>
          <w:numId w:val="1"/>
        </w:numPr>
      </w:pPr>
      <w:r>
        <w:t>IMT does not improve LVEF</w:t>
      </w:r>
    </w:p>
    <w:p w14:paraId="33CE490A" w14:textId="77777777" w:rsidR="001933E9" w:rsidRDefault="001933E9" w:rsidP="001933E9">
      <w:pPr>
        <w:pStyle w:val="Compact"/>
        <w:numPr>
          <w:ilvl w:val="1"/>
          <w:numId w:val="1"/>
        </w:numPr>
      </w:pPr>
      <w:r>
        <w:fldChar w:fldCharType="begin"/>
      </w:r>
      <w:r>
        <w:instrText xml:space="preserve"> ADDIN ZOTERO_ITEM CSL_CITATION {"citationID":"00000090","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fldChar w:fldCharType="separate"/>
      </w:r>
      <w:r w:rsidRPr="00285A3E">
        <w:rPr>
          <w:rFonts w:ascii="Aptos" w:hAnsi="Aptos"/>
        </w:rPr>
        <w:t>(</w:t>
      </w:r>
      <w:proofErr w:type="spellStart"/>
      <w:r w:rsidRPr="00285A3E">
        <w:rPr>
          <w:rFonts w:ascii="Aptos" w:hAnsi="Aptos"/>
        </w:rPr>
        <w:t>Trevizan</w:t>
      </w:r>
      <w:proofErr w:type="spellEnd"/>
      <w:r w:rsidRPr="00285A3E">
        <w:rPr>
          <w:rFonts w:ascii="Aptos" w:hAnsi="Aptos"/>
        </w:rPr>
        <w:t xml:space="preserve"> et al., 2021)</w:t>
      </w:r>
      <w:r>
        <w:fldChar w:fldCharType="end"/>
      </w:r>
    </w:p>
    <w:p w14:paraId="0BD4E093" w14:textId="77777777" w:rsidR="001933E9" w:rsidRDefault="001933E9" w:rsidP="001933E9">
      <w:pPr>
        <w:pStyle w:val="Compact"/>
        <w:numPr>
          <w:ilvl w:val="0"/>
          <w:numId w:val="1"/>
        </w:numPr>
      </w:pPr>
      <w:r>
        <w:t>IMT does not improve BNP</w:t>
      </w:r>
    </w:p>
    <w:p w14:paraId="00B81603" w14:textId="77777777" w:rsidR="001933E9" w:rsidRDefault="001933E9" w:rsidP="001933E9">
      <w:pPr>
        <w:pStyle w:val="Compact"/>
        <w:numPr>
          <w:ilvl w:val="1"/>
          <w:numId w:val="1"/>
        </w:numPr>
      </w:pPr>
      <w:r>
        <w:fldChar w:fldCharType="begin"/>
      </w:r>
      <w:r>
        <w:instrText xml:space="preserve"> ADDIN ZOTERO_ITEM CSL_CITATION {"citationID":"00000091","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fldChar w:fldCharType="separate"/>
      </w:r>
      <w:r w:rsidRPr="00285A3E">
        <w:rPr>
          <w:rFonts w:ascii="Aptos" w:hAnsi="Aptos"/>
        </w:rPr>
        <w:t>(</w:t>
      </w:r>
      <w:proofErr w:type="spellStart"/>
      <w:r w:rsidRPr="00285A3E">
        <w:rPr>
          <w:rFonts w:ascii="Aptos" w:hAnsi="Aptos"/>
        </w:rPr>
        <w:t>Trevizan</w:t>
      </w:r>
      <w:proofErr w:type="spellEnd"/>
      <w:r w:rsidRPr="00285A3E">
        <w:rPr>
          <w:rFonts w:ascii="Aptos" w:hAnsi="Aptos"/>
        </w:rPr>
        <w:t xml:space="preserve"> et al., 2021)</w:t>
      </w:r>
      <w:r>
        <w:fldChar w:fldCharType="end"/>
      </w:r>
    </w:p>
    <w:p w14:paraId="55EEC75F" w14:textId="77777777" w:rsidR="001933E9" w:rsidRPr="001933E9" w:rsidRDefault="001933E9" w:rsidP="001933E9"/>
    <w:p w14:paraId="39C996BF" w14:textId="3312B5E4" w:rsidR="00092D3C" w:rsidRDefault="00092D3C" w:rsidP="00872DA4">
      <w:pPr>
        <w:pStyle w:val="Heading3"/>
      </w:pPr>
      <w:r>
        <w:t>Respiratory</w:t>
      </w:r>
    </w:p>
    <w:p w14:paraId="7621803D" w14:textId="77777777" w:rsidR="00092D3C" w:rsidRDefault="00092D3C" w:rsidP="00092D3C">
      <w:pPr>
        <w:pStyle w:val="Compact"/>
        <w:numPr>
          <w:ilvl w:val="1"/>
          <w:numId w:val="1"/>
        </w:numPr>
      </w:pPr>
      <w:r>
        <w:t xml:space="preserve">Reduced </w:t>
      </w:r>
      <w:proofErr w:type="spellStart"/>
      <w:r>
        <w:t>EMGdi</w:t>
      </w:r>
      <w:proofErr w:type="spellEnd"/>
      <w:r>
        <w:t xml:space="preserve"> / EMG </w:t>
      </w:r>
      <w:proofErr w:type="spellStart"/>
      <w:r>
        <w:t>dimax</w:t>
      </w:r>
      <w:proofErr w:type="spellEnd"/>
      <w:r>
        <w:t xml:space="preserve"> </w:t>
      </w:r>
      <w:r>
        <w:fldChar w:fldCharType="begin"/>
      </w:r>
      <w:r>
        <w:instrText xml:space="preserve"> ADDIN ZOTERO_ITEM CSL_CITATION {"citationID":"00000019","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w:instrText>
      </w:r>
      <w:r>
        <w:rPr>
          <w:rFonts w:ascii="Arial" w:hAnsi="Arial" w:cs="Arial"/>
        </w:rPr>
        <w:instrText> </w:instrText>
      </w:r>
      <w:r>
        <w:instrText>=</w:instrText>
      </w:r>
      <w:r>
        <w:rPr>
          <w:rFonts w:ascii="Arial" w:hAnsi="Arial" w:cs="Arial"/>
        </w:rPr>
        <w:instrText> </w:instrText>
      </w:r>
      <w:r>
        <w:instrText>47</w:instrText>
      </w:r>
      <w:r>
        <w:rPr>
          <w:rFonts w:ascii="Arial" w:hAnsi="Arial" w:cs="Arial"/>
        </w:rPr>
        <w:instrText> </w:instrText>
      </w:r>
      <w:r>
        <w:rPr>
          <w:rFonts w:ascii="Aptos" w:hAnsi="Aptos" w:cs="Aptos"/>
        </w:rPr>
        <w:instrText>±</w:instrText>
      </w:r>
      <w:r>
        <w:rPr>
          <w:rFonts w:ascii="Arial" w:hAnsi="Arial" w:cs="Arial"/>
        </w:rPr>
        <w:instrText> </w:instrText>
      </w:r>
      <w:r>
        <w:instrText xml:space="preserve">19% predicted; Pimax </w:instrText>
      </w:r>
      <w:r>
        <w:rPr>
          <w:rFonts w:ascii="Arial" w:hAnsi="Arial" w:cs="Arial"/>
        </w:rPr>
        <w:instrText> </w:instrText>
      </w:r>
      <w:r>
        <w:instrText>=</w:instrText>
      </w:r>
      <w:r>
        <w:rPr>
          <w:rFonts w:ascii="Arial" w:hAnsi="Arial" w:cs="Arial"/>
        </w:rPr>
        <w:instrText> </w:instrText>
      </w:r>
      <w:r>
        <w:instrText>-59</w:instrText>
      </w:r>
      <w:r>
        <w:rPr>
          <w:rFonts w:ascii="Arial" w:hAnsi="Arial" w:cs="Arial"/>
        </w:rPr>
        <w:instrText> </w:instrText>
      </w:r>
      <w:r>
        <w:rPr>
          <w:rFonts w:ascii="Aptos" w:hAnsi="Aptos" w:cs="Aptos"/>
        </w:rPr>
        <w:instrText>±</w:instrText>
      </w:r>
      <w:r>
        <w:rPr>
          <w:rFonts w:ascii="Arial" w:hAnsi="Arial" w:cs="Arial"/>
        </w:rPr>
        <w:instrText> </w:instrText>
      </w:r>
      <w:r>
        <w:instrText>14 cmH2O; cycle ergometer peak work rate</w:instrText>
      </w:r>
      <w:r>
        <w:rPr>
          <w:rFonts w:ascii="Arial" w:hAnsi="Arial" w:cs="Arial"/>
        </w:rPr>
        <w:instrText> </w:instrText>
      </w:r>
      <w:r>
        <w:instrText>=</w:instrText>
      </w:r>
      <w:r>
        <w:rPr>
          <w:rFonts w:ascii="Arial" w:hAnsi="Arial" w:cs="Arial"/>
        </w:rPr>
        <w:instrText> </w:instrText>
      </w:r>
      <w:r>
        <w:instrText>47</w:instrText>
      </w:r>
      <w:r>
        <w:rPr>
          <w:rFonts w:ascii="Arial" w:hAnsi="Arial" w:cs="Arial"/>
        </w:rPr>
        <w:instrText> </w:instrText>
      </w:r>
      <w:r>
        <w:rPr>
          <w:rFonts w:ascii="Aptos" w:hAnsi="Aptos" w:cs="Aptos"/>
        </w:rPr>
        <w:instrText>±</w:instrText>
      </w:r>
      <w:r>
        <w:rPr>
          <w:rFonts w:ascii="Arial" w:hAnsi="Arial" w:cs="Arial"/>
        </w:rPr>
        <w:instrText> </w:instrText>
      </w:r>
      <w:r>
        <w:instrText xml:space="preserve">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fldChar w:fldCharType="separate"/>
      </w:r>
      <w:r w:rsidRPr="00285A3E">
        <w:rPr>
          <w:rFonts w:ascii="Aptos" w:hAnsi="Aptos"/>
        </w:rPr>
        <w:t>(Langer et al., 2018)</w:t>
      </w:r>
      <w:r>
        <w:fldChar w:fldCharType="end"/>
      </w:r>
    </w:p>
    <w:p w14:paraId="32188543" w14:textId="77777777" w:rsidR="00092D3C" w:rsidRDefault="00092D3C" w:rsidP="00092D3C">
      <w:pPr>
        <w:pStyle w:val="Compact"/>
        <w:numPr>
          <w:ilvl w:val="0"/>
          <w:numId w:val="1"/>
        </w:numPr>
      </w:pPr>
      <w:r>
        <w:t>No change in phrenic nerve conductance</w:t>
      </w:r>
    </w:p>
    <w:p w14:paraId="71BD3939" w14:textId="77777777" w:rsidR="00092D3C" w:rsidRDefault="00092D3C" w:rsidP="00092D3C">
      <w:pPr>
        <w:pStyle w:val="Compact"/>
        <w:numPr>
          <w:ilvl w:val="1"/>
          <w:numId w:val="1"/>
        </w:numPr>
      </w:pPr>
      <w:r>
        <w:t>[@schaefferEffectsInspiratoryMuscle2023]</w:t>
      </w:r>
    </w:p>
    <w:p w14:paraId="5870F61C" w14:textId="77777777" w:rsidR="00092D3C" w:rsidRDefault="00092D3C" w:rsidP="00092D3C">
      <w:pPr>
        <w:pStyle w:val="Compact"/>
        <w:numPr>
          <w:ilvl w:val="0"/>
          <w:numId w:val="1"/>
        </w:numPr>
      </w:pPr>
      <w:r>
        <w:t>No change in diaphragm EMG [@schaefferEffectsInspiratoryMuscle2023]</w:t>
      </w:r>
    </w:p>
    <w:p w14:paraId="5993A83F" w14:textId="77777777" w:rsidR="00092D3C" w:rsidRDefault="00092D3C" w:rsidP="00092D3C">
      <w:pPr>
        <w:pStyle w:val="Compact"/>
        <w:numPr>
          <w:ilvl w:val="0"/>
          <w:numId w:val="1"/>
        </w:numPr>
      </w:pPr>
      <w:r>
        <w:t>No change in diaphragm thickness</w:t>
      </w:r>
    </w:p>
    <w:p w14:paraId="10AA5E0B" w14:textId="77777777" w:rsidR="00092D3C" w:rsidRDefault="00092D3C" w:rsidP="00092D3C">
      <w:pPr>
        <w:pStyle w:val="Compact"/>
        <w:numPr>
          <w:ilvl w:val="1"/>
          <w:numId w:val="1"/>
        </w:numPr>
      </w:pPr>
      <w:r>
        <w:fldChar w:fldCharType="begin"/>
      </w:r>
      <w:r>
        <w:instrText xml:space="preserve"> ADDIN ZOTERO_ITEM CSL_CITATION {"citationID":"00000026","properties":{"unsorted":false,"formattedCitation":"(Benli et al., 2024)","plainCitation":"(Benli et al., 2024)","noteIndex":0},"citationItems":[{"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prefix":""}],"schema":"https://github.com/citation-style-language/schema/raw/master/csl-citation.json"} </w:instrText>
      </w:r>
      <w:r>
        <w:fldChar w:fldCharType="separate"/>
      </w:r>
      <w:r w:rsidRPr="00285A3E">
        <w:rPr>
          <w:rFonts w:ascii="Aptos" w:hAnsi="Aptos"/>
        </w:rPr>
        <w:t>(Benli et al., 2024)</w:t>
      </w:r>
      <w:r>
        <w:fldChar w:fldCharType="end"/>
      </w:r>
    </w:p>
    <w:p w14:paraId="72E687B6" w14:textId="77777777" w:rsidR="00092D3C" w:rsidRDefault="00092D3C" w:rsidP="00092D3C">
      <w:pPr>
        <w:pStyle w:val="Compact"/>
        <w:numPr>
          <w:ilvl w:val="1"/>
          <w:numId w:val="1"/>
        </w:numPr>
      </w:pPr>
      <w:r>
        <w:fldChar w:fldCharType="begin"/>
      </w:r>
      <w:r>
        <w:instrText xml:space="preserve"> ADDIN ZOTERO_ITEM CSL_CITATION {"citationID":"00000027","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w:instrText>
      </w:r>
      <w:r>
        <w:rPr>
          <w:rFonts w:ascii="Arial" w:hAnsi="Arial" w:cs="Arial"/>
        </w:rPr>
        <w:instrText> </w:instrText>
      </w:r>
      <w:r>
        <w:instrText>years after hospitalization for COVID-19 and, second, to investigate the impact of inspiratory muscle training (IMT) on diaphragm and inspiratory muscle weakness and exertional dyspnea in individuals with long COVID. Methods: Approximately 2</w:instrText>
      </w:r>
      <w:r>
        <w:rPr>
          <w:rFonts w:ascii="Arial" w:hAnsi="Arial" w:cs="Arial"/>
        </w:rPr>
        <w:instrText> </w:instrText>
      </w:r>
      <w:r>
        <w:instrText>years after hospitalization for COVID-19, 30 individuals (11 women, 19 men; median age, 58</w:instrText>
      </w:r>
      <w:r>
        <w:rPr>
          <w:rFonts w:ascii="Arial" w:hAnsi="Arial" w:cs="Arial"/>
        </w:rPr>
        <w:instrText> </w:instrText>
      </w:r>
      <w:r>
        <w:instrText>years; interquartile range [IQR]</w:instrText>
      </w:r>
      <w:r>
        <w:rPr>
          <w:rFonts w:ascii="Arial" w:hAnsi="Arial" w:cs="Arial"/>
        </w:rPr>
        <w:instrText> </w:instrText>
      </w:r>
      <w:r>
        <w:instrText>=</w:instrText>
      </w:r>
      <w:r>
        <w:rPr>
          <w:rFonts w:ascii="Arial" w:hAnsi="Arial" w:cs="Arial"/>
        </w:rPr>
        <w:instrText> </w:instrText>
      </w:r>
      <w:r>
        <w:instrText>51-63) underwent comprehensive (invasive) respiratory muscle assessment and evaluation of dyspnea. Eighteen with persistent diaphragm muscle weakness and exertional dyspnea were randomized to 6</w:instrText>
      </w:r>
      <w:r>
        <w:rPr>
          <w:rFonts w:ascii="Arial" w:hAnsi="Arial" w:cs="Arial"/>
        </w:rPr>
        <w:instrText> </w:instrText>
      </w:r>
      <w:r>
        <w:instrText>weeks of IMT or sham training; assessments were repeated immediately after and 6</w:instrText>
      </w:r>
      <w:r>
        <w:rPr>
          <w:rFonts w:ascii="Arial" w:hAnsi="Arial" w:cs="Arial"/>
        </w:rPr>
        <w:instrText> </w:instrText>
      </w:r>
      <w:r>
        <w:instrText>weeks after IMT completion. The primary endpoint was change in inspiratory muscle fatiguability immediately after IMT. Measurements and Main Results: At a median of 31 months (IQR</w:instrText>
      </w:r>
      <w:r>
        <w:rPr>
          <w:rFonts w:ascii="Arial" w:hAnsi="Arial" w:cs="Arial"/>
        </w:rPr>
        <w:instrText> </w:instrText>
      </w:r>
      <w:r>
        <w:instrText>=</w:instrText>
      </w:r>
      <w:r>
        <w:rPr>
          <w:rFonts w:ascii="Arial" w:hAnsi="Arial" w:cs="Arial"/>
        </w:rPr>
        <w:instrText> </w:instrText>
      </w:r>
      <w:r>
        <w:instrText>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w:instrText>
      </w:r>
      <w:r>
        <w:rPr>
          <w:rFonts w:ascii="Arial" w:hAnsi="Arial" w:cs="Arial"/>
        </w:rPr>
        <w:instrText> </w:instrText>
      </w:r>
      <w:r>
        <w:instrText>cm H2O [IQR</w:instrText>
      </w:r>
      <w:r>
        <w:rPr>
          <w:rFonts w:ascii="Arial" w:hAnsi="Arial" w:cs="Arial"/>
        </w:rPr>
        <w:instrText> </w:instrText>
      </w:r>
      <w:r>
        <w:instrText>=</w:instrText>
      </w:r>
      <w:r>
        <w:rPr>
          <w:rFonts w:ascii="Arial" w:hAnsi="Arial" w:cs="Arial"/>
        </w:rPr>
        <w:instrText> </w:instrText>
      </w:r>
      <w:r>
        <w:instrText>75-91] vs. 100</w:instrText>
      </w:r>
      <w:r>
        <w:rPr>
          <w:rFonts w:ascii="Arial" w:hAnsi="Arial" w:cs="Arial"/>
        </w:rPr>
        <w:instrText> </w:instrText>
      </w:r>
      <w:r>
        <w:instrText>cm H2O [IQR</w:instrText>
      </w:r>
      <w:r>
        <w:rPr>
          <w:rFonts w:ascii="Arial" w:hAnsi="Arial" w:cs="Arial"/>
        </w:rPr>
        <w:instrText> </w:instrText>
      </w:r>
      <w:r>
        <w:instrText>=</w:instrText>
      </w:r>
      <w:r>
        <w:rPr>
          <w:rFonts w:ascii="Arial" w:hAnsi="Arial" w:cs="Arial"/>
        </w:rPr>
        <w:instrText> </w:instrText>
      </w:r>
      <w:r>
        <w:instrText>81-113], P</w:instrText>
      </w:r>
      <w:r>
        <w:rPr>
          <w:rFonts w:ascii="Arial" w:hAnsi="Arial" w:cs="Arial"/>
        </w:rPr>
        <w:instrText> </w:instrText>
      </w:r>
      <w:r>
        <w:instrText>=</w:instrText>
      </w:r>
      <w:r>
        <w:rPr>
          <w:rFonts w:ascii="Arial" w:hAnsi="Arial" w:cs="Arial"/>
        </w:rPr>
        <w:instrText> </w:instrText>
      </w:r>
      <w:r>
        <w:instrText>0.02), inspiratory muscle fatiguability (time to task failure, 365</w:instrText>
      </w:r>
      <w:r>
        <w:rPr>
          <w:rFonts w:ascii="Arial" w:hAnsi="Arial" w:cs="Arial"/>
        </w:rPr>
        <w:instrText> </w:instrText>
      </w:r>
      <w:r>
        <w:instrText>s [IQR</w:instrText>
      </w:r>
      <w:r>
        <w:rPr>
          <w:rFonts w:ascii="Arial" w:hAnsi="Arial" w:cs="Arial"/>
        </w:rPr>
        <w:instrText> </w:instrText>
      </w:r>
      <w:r>
        <w:instrText>=</w:instrText>
      </w:r>
      <w:r>
        <w:rPr>
          <w:rFonts w:ascii="Arial" w:hAnsi="Arial" w:cs="Arial"/>
        </w:rPr>
        <w:instrText> </w:instrText>
      </w:r>
      <w:r>
        <w:instrText>284-701] vs. 983</w:instrText>
      </w:r>
      <w:r>
        <w:rPr>
          <w:rFonts w:ascii="Arial" w:hAnsi="Arial" w:cs="Arial"/>
        </w:rPr>
        <w:instrText> </w:instrText>
      </w:r>
      <w:r>
        <w:instrText>s [IQR</w:instrText>
      </w:r>
      <w:r>
        <w:rPr>
          <w:rFonts w:ascii="Arial" w:hAnsi="Arial" w:cs="Arial"/>
        </w:rPr>
        <w:instrText> </w:instrText>
      </w:r>
      <w:r>
        <w:instrText>=</w:instrText>
      </w:r>
      <w:r>
        <w:rPr>
          <w:rFonts w:ascii="Arial" w:hAnsi="Arial" w:cs="Arial"/>
        </w:rPr>
        <w:instrText> </w:instrText>
      </w:r>
      <w:r>
        <w:instrText>551-1,494], P</w:instrText>
      </w:r>
      <w:r>
        <w:rPr>
          <w:rFonts w:ascii="Arial" w:hAnsi="Arial" w:cs="Arial"/>
        </w:rPr>
        <w:instrText> </w:instrText>
      </w:r>
      <w:r>
        <w:instrText>=</w:instrText>
      </w:r>
      <w:r>
        <w:rPr>
          <w:rFonts w:ascii="Arial" w:hAnsi="Arial" w:cs="Arial"/>
        </w:rPr>
        <w:instrText> </w:instrText>
      </w:r>
      <w:r>
        <w:instrText>0.05), diaphragm voluntary activation index (79% [IQR</w:instrText>
      </w:r>
      <w:r>
        <w:rPr>
          <w:rFonts w:ascii="Arial" w:hAnsi="Arial" w:cs="Arial"/>
        </w:rPr>
        <w:instrText> </w:instrText>
      </w:r>
      <w:r>
        <w:instrText>=</w:instrText>
      </w:r>
      <w:r>
        <w:rPr>
          <w:rFonts w:ascii="Arial" w:hAnsi="Arial" w:cs="Arial"/>
        </w:rPr>
        <w:instrText> </w:instrText>
      </w:r>
      <w:r>
        <w:instrText>63-92] vs. 89% [IQR</w:instrText>
      </w:r>
      <w:r>
        <w:rPr>
          <w:rFonts w:ascii="Arial" w:hAnsi="Arial" w:cs="Arial"/>
        </w:rPr>
        <w:instrText> </w:instrText>
      </w:r>
      <w:r>
        <w:instrText>=</w:instrText>
      </w:r>
      <w:r>
        <w:rPr>
          <w:rFonts w:ascii="Arial" w:hAnsi="Arial" w:cs="Arial"/>
        </w:rPr>
        <w:instrText> </w:instrText>
      </w:r>
      <w:r>
        <w:instrText>75-94], P</w:instrText>
      </w:r>
      <w:r>
        <w:rPr>
          <w:rFonts w:ascii="Arial" w:hAnsi="Arial" w:cs="Arial"/>
        </w:rPr>
        <w:instrText> </w:instrText>
      </w:r>
      <w:r>
        <w:instrText>=</w:instrText>
      </w:r>
      <w:r>
        <w:rPr>
          <w:rFonts w:ascii="Arial" w:hAnsi="Arial" w:cs="Arial"/>
        </w:rPr>
        <w:instrText> </w:instrText>
      </w:r>
      <w:r>
        <w:instrText>0.03), and dyspnea (Borg score, 7 [IQR</w:instrText>
      </w:r>
      <w:r>
        <w:rPr>
          <w:rFonts w:ascii="Arial" w:hAnsi="Arial" w:cs="Arial"/>
        </w:rPr>
        <w:instrText> </w:instrText>
      </w:r>
      <w:r>
        <w:instrText>=</w:instrText>
      </w:r>
      <w:r>
        <w:rPr>
          <w:rFonts w:ascii="Arial" w:hAnsi="Arial" w:cs="Arial"/>
        </w:rPr>
        <w:instrText> </w:instrText>
      </w:r>
      <w:r>
        <w:instrText>5.5-8] vs. 6 [IQR</w:instrText>
      </w:r>
      <w:r>
        <w:rPr>
          <w:rFonts w:ascii="Arial" w:hAnsi="Arial" w:cs="Arial"/>
        </w:rPr>
        <w:instrText> </w:instrText>
      </w:r>
      <w:r>
        <w:instrText>=</w:instrText>
      </w:r>
      <w:r>
        <w:rPr>
          <w:rFonts w:ascii="Arial" w:hAnsi="Arial" w:cs="Arial"/>
        </w:rPr>
        <w:instrText> </w:instrText>
      </w:r>
      <w:r>
        <w:instrText>4-7], P</w:instrText>
      </w:r>
      <w:r>
        <w:rPr>
          <w:rFonts w:ascii="Arial" w:hAnsi="Arial" w:cs="Arial"/>
        </w:rPr>
        <w:instrText> </w:instrText>
      </w:r>
      <w:r>
        <w:instrText>=</w:instrText>
      </w:r>
      <w:r>
        <w:rPr>
          <w:rFonts w:ascii="Arial" w:hAnsi="Arial" w:cs="Arial"/>
        </w:rPr>
        <w:instrText> </w:instrText>
      </w:r>
      <w:r>
        <w:instrText>0.03). Improvements persisted for 6</w:instrText>
      </w:r>
      <w:r>
        <w:rPr>
          <w:rFonts w:ascii="Arial" w:hAnsi="Arial" w:cs="Arial"/>
        </w:rPr>
        <w:instrText> </w:instrText>
      </w:r>
      <w:r>
        <w:instrText xml:space="preserve">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fldChar w:fldCharType="separate"/>
      </w:r>
      <w:r w:rsidRPr="00285A3E">
        <w:rPr>
          <w:rFonts w:ascii="Aptos" w:hAnsi="Aptos"/>
        </w:rPr>
        <w:t>(</w:t>
      </w:r>
      <w:proofErr w:type="spellStart"/>
      <w:r w:rsidRPr="00285A3E">
        <w:rPr>
          <w:rFonts w:ascii="Aptos" w:hAnsi="Aptos"/>
        </w:rPr>
        <w:t>Spiesshoefer</w:t>
      </w:r>
      <w:proofErr w:type="spellEnd"/>
      <w:r w:rsidRPr="00285A3E">
        <w:rPr>
          <w:rFonts w:ascii="Aptos" w:hAnsi="Aptos"/>
        </w:rPr>
        <w:t xml:space="preserve"> et al., 2024)</w:t>
      </w:r>
      <w:r>
        <w:fldChar w:fldCharType="end"/>
      </w:r>
    </w:p>
    <w:p w14:paraId="60553748" w14:textId="46E47B38" w:rsidR="00092D3C" w:rsidRDefault="00092D3C" w:rsidP="00092D3C">
      <w:pPr>
        <w:numPr>
          <w:ilvl w:val="0"/>
          <w:numId w:val="1"/>
        </w:numPr>
        <w:spacing w:after="200" w:line="240" w:lineRule="auto"/>
      </w:pPr>
      <w:r>
        <w:t>Dyspnea</w:t>
      </w:r>
    </w:p>
    <w:p w14:paraId="4036BB2B" w14:textId="77777777" w:rsidR="00092D3C" w:rsidRPr="00242202" w:rsidRDefault="00092D3C" w:rsidP="00092D3C">
      <w:pPr>
        <w:numPr>
          <w:ilvl w:val="0"/>
          <w:numId w:val="1"/>
        </w:numPr>
        <w:spacing w:after="200" w:line="240" w:lineRule="auto"/>
        <w:rPr>
          <w:highlight w:val="magenta"/>
        </w:rPr>
      </w:pPr>
      <w:r w:rsidRPr="00242202">
        <w:rPr>
          <w:highlight w:val="magenta"/>
        </w:rPr>
        <w:t>IMT reduces dyspnea</w:t>
      </w:r>
    </w:p>
    <w:p w14:paraId="0EB73DAF" w14:textId="77777777" w:rsidR="00092D3C" w:rsidRPr="00242202" w:rsidRDefault="00092D3C" w:rsidP="00092D3C">
      <w:pPr>
        <w:pStyle w:val="Compact"/>
        <w:numPr>
          <w:ilvl w:val="1"/>
          <w:numId w:val="1"/>
        </w:numPr>
        <w:rPr>
          <w:highlight w:val="magenta"/>
        </w:rPr>
      </w:pPr>
      <w:r w:rsidRPr="00242202">
        <w:rPr>
          <w:highlight w:val="magenta"/>
        </w:rPr>
        <w:t xml:space="preserve">Long COVID </w:t>
      </w:r>
      <w:r w:rsidRPr="00242202">
        <w:rPr>
          <w:highlight w:val="magenta"/>
        </w:rPr>
        <w:fldChar w:fldCharType="begin"/>
      </w:r>
      <w:r w:rsidRPr="00242202">
        <w:rPr>
          <w:highlight w:val="magenta"/>
        </w:rPr>
        <w:instrText xml:space="preserve"> ADDIN ZOTERO_ITEM CSL_CITATION {"citationID":"00000031","properties":{"unsorted":false,"formattedCitation":"(McNarry et al., 2022)","plainCitation":"(McNarry et al., 2022)","noteIndex":0},"citationItems":[{"id":70,"uris":["http://zotero.org/users/12301744/items/BIB6BDJK"],"itemData":{"id":70,"type":"article-journal","abstract":"BACKGROUND: Many people recovering from coronavirus disease 2019 (COVID-19) experience prolonged symptoms, particularly breathlessness. We urgently need to identify safe and effective COVID-19 rehabilitative strategies. The aim of the current study was to investigate the potential rehabilitative role of inspiratory muscle training (IMT).\nMETHODS: 281 adults (age 46.6±12.2</w:instrText>
      </w:r>
      <w:r w:rsidRPr="00242202">
        <w:rPr>
          <w:rFonts w:ascii="Arial" w:hAnsi="Arial" w:cs="Arial"/>
          <w:highlight w:val="magenta"/>
        </w:rPr>
        <w:instrText> </w:instrText>
      </w:r>
      <w:r w:rsidRPr="00242202">
        <w:rPr>
          <w:highlight w:val="magenta"/>
        </w:rPr>
        <w:instrText>years; 88% female) recovering from self-reported COVID-19 (9.0</w:instrText>
      </w:r>
      <w:r w:rsidRPr="00242202">
        <w:rPr>
          <w:rFonts w:ascii="Aptos" w:hAnsi="Aptos" w:cs="Aptos"/>
          <w:highlight w:val="magenta"/>
        </w:rPr>
        <w:instrText>±</w:instrText>
      </w:r>
      <w:r w:rsidRPr="00242202">
        <w:rPr>
          <w:highlight w:val="magenta"/>
        </w:rPr>
        <w:instrText>4.2</w:instrText>
      </w:r>
      <w:r w:rsidRPr="00242202">
        <w:rPr>
          <w:rFonts w:ascii="Arial" w:hAnsi="Arial" w:cs="Arial"/>
          <w:highlight w:val="magenta"/>
        </w:rPr>
        <w:instrText> </w:instrText>
      </w:r>
      <w:r w:rsidRPr="00242202">
        <w:rPr>
          <w:highlight w:val="magenta"/>
        </w:rPr>
        <w:instrText xml:space="preserve">months post-acute infection) were randomised 4:1 to an 8-week IMT or a \"usual care\" waitlist control arm. Health-related quality-of-life and breathlessness questionnaires (King's Brief Interstitial Lung Disease (K-BILD) and Transition Dyspnoea Index (TDI)), respiratory muscle strength, and fitness (Chester Step Test) were assessed pre- and post-intervention. The primary end-point was K-BILD total score, with the K-BILD domains and TDI being key secondary outcomes.\nRESULTS: According to intention to treat, there was no difference between groups in K-BILD total score post-intervention (control: 59.5±12.4; IMT: 58.2±12.3; p&lt;0.05) but IMT elicited clinically meaningful improvements in the K-BILD domains for breathlessness (control: 59.8±12.6; IMT: 62.2±16.2; p&lt;0.05) and chest symptoms (control: 59.2±18.7; IMT: 64.5±18.2; p&lt;0.05), along with clinically meaningful improvements in breathlessness according to TDI (control: 0.9±1.7 versus 2.0±2.0; p&lt;0.05). IMT also improved respiratory muscle strength and estimated aerobic fitness.\nCONCLUSIONS: IMT may represent an important home-based rehabilitation strategy for wider implementation as part of COVID-19 rehabilitative strategies. Given the diverse nature of long COVID, further research is warranted on the individual responses to rehabilitation; the withdrawal rate herein highlights that no one strategy is likely to be appropriate for all.","container-title":"The European Respiratory Journal","DOI":"10.1183/13993003.03101-2021","ISSN":"1399-3003","issue":"4","journalAbbreviation":"Eur Respir J","language":"eng","note":"number: 4\nPMID: 35236727\nPMCID: PMC8900538","page":"2103101","source":"PubMed","title":"Inspiratory muscle training enhances recovery post-COVID-19: a randomised controlled trial","title-short":"Inspiratory muscle training enhances recovery post-COVID-19","volume":"60","author":[{"family":"McNarry","given":"Melitta A."},{"family":"Berg","given":"Ronan M. G."},{"family":"Shelley","given":"James"},{"family":"Hudson","given":"Joanne"},{"family":"Saynor","given":"Zoe L."},{"family":"Duckers","given":"Jamie"},{"family":"Lewis","given":"Keir"},{"family":"Davies","given":"Gwyneth A."},{"family":"Mackintosh","given":"Kelly A."}],"issued":{"date-parts":[["2022",10]]},"citation-key":"McNarry2022InspiratoryMuscleTraining"},"prefix":""}],"schema":"https://github.com/citation-style-language/schema/raw/master/csl-citation.json"} </w:instrText>
      </w:r>
      <w:r w:rsidRPr="00242202">
        <w:rPr>
          <w:highlight w:val="magenta"/>
        </w:rPr>
        <w:fldChar w:fldCharType="separate"/>
      </w:r>
      <w:r w:rsidRPr="00242202">
        <w:rPr>
          <w:rFonts w:ascii="Aptos" w:hAnsi="Aptos"/>
          <w:highlight w:val="magenta"/>
        </w:rPr>
        <w:t>(</w:t>
      </w:r>
      <w:proofErr w:type="spellStart"/>
      <w:r w:rsidRPr="00242202">
        <w:rPr>
          <w:rFonts w:ascii="Aptos" w:hAnsi="Aptos"/>
          <w:highlight w:val="magenta"/>
        </w:rPr>
        <w:t>McNarry</w:t>
      </w:r>
      <w:proofErr w:type="spellEnd"/>
      <w:r w:rsidRPr="00242202">
        <w:rPr>
          <w:rFonts w:ascii="Aptos" w:hAnsi="Aptos"/>
          <w:highlight w:val="magenta"/>
        </w:rPr>
        <w:t xml:space="preserve"> et al., 2022)</w:t>
      </w:r>
      <w:r w:rsidRPr="00242202">
        <w:rPr>
          <w:highlight w:val="magenta"/>
        </w:rPr>
        <w:fldChar w:fldCharType="end"/>
      </w:r>
    </w:p>
    <w:p w14:paraId="26C62CFB" w14:textId="77777777" w:rsidR="00092D3C" w:rsidRPr="00242202" w:rsidRDefault="00092D3C" w:rsidP="00092D3C">
      <w:pPr>
        <w:pStyle w:val="Compact"/>
        <w:numPr>
          <w:ilvl w:val="1"/>
          <w:numId w:val="1"/>
        </w:numPr>
        <w:rPr>
          <w:highlight w:val="magenta"/>
        </w:rPr>
      </w:pPr>
      <w:r w:rsidRPr="00242202">
        <w:rPr>
          <w:highlight w:val="magenta"/>
        </w:rPr>
        <w:t xml:space="preserve">MRC, TDI </w:t>
      </w:r>
      <w:r w:rsidRPr="00242202">
        <w:rPr>
          <w:highlight w:val="magenta"/>
        </w:rPr>
        <w:fldChar w:fldCharType="begin"/>
      </w:r>
      <w:r w:rsidRPr="00242202">
        <w:rPr>
          <w:highlight w:val="magenta"/>
        </w:rPr>
        <w:instrText xml:space="preserve"> ADDIN ZOTERO_ITEM CSL_CITATION {"citationID":"00000032","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w:instrText>
      </w:r>
      <w:r w:rsidRPr="00242202">
        <w:rPr>
          <w:rFonts w:ascii="Arial" w:hAnsi="Arial" w:cs="Arial"/>
          <w:highlight w:val="magenta"/>
        </w:rPr>
        <w:instrText> </w:instrText>
      </w:r>
      <w:r w:rsidRPr="00242202">
        <w:rPr>
          <w:highlight w:val="magenta"/>
        </w:rPr>
        <w:instrText>=</w:instrText>
      </w:r>
      <w:r w:rsidRPr="00242202">
        <w:rPr>
          <w:rFonts w:ascii="Arial" w:hAnsi="Arial" w:cs="Arial"/>
          <w:highlight w:val="magenta"/>
        </w:rPr>
        <w:instrText> </w:instrText>
      </w:r>
      <w:r w:rsidRPr="00242202">
        <w:rPr>
          <w:highlight w:val="magenta"/>
        </w:rPr>
        <w:instrText>47</w:instrText>
      </w:r>
      <w:r w:rsidRPr="00242202">
        <w:rPr>
          <w:rFonts w:ascii="Arial" w:hAnsi="Arial" w:cs="Arial"/>
          <w:highlight w:val="magenta"/>
        </w:rPr>
        <w:instrText> </w:instrText>
      </w:r>
      <w:r w:rsidRPr="00242202">
        <w:rPr>
          <w:rFonts w:ascii="Aptos" w:hAnsi="Aptos" w:cs="Aptos"/>
          <w:highlight w:val="magenta"/>
        </w:rPr>
        <w:instrText>±</w:instrText>
      </w:r>
      <w:r w:rsidRPr="00242202">
        <w:rPr>
          <w:rFonts w:ascii="Arial" w:hAnsi="Arial" w:cs="Arial"/>
          <w:highlight w:val="magenta"/>
        </w:rPr>
        <w:instrText> </w:instrText>
      </w:r>
      <w:r w:rsidRPr="00242202">
        <w:rPr>
          <w:highlight w:val="magenta"/>
        </w:rPr>
        <w:instrText xml:space="preserve">19% predicted; Pimax </w:instrText>
      </w:r>
      <w:r w:rsidRPr="00242202">
        <w:rPr>
          <w:rFonts w:ascii="Arial" w:hAnsi="Arial" w:cs="Arial"/>
          <w:highlight w:val="magenta"/>
        </w:rPr>
        <w:instrText> </w:instrText>
      </w:r>
      <w:r w:rsidRPr="00242202">
        <w:rPr>
          <w:highlight w:val="magenta"/>
        </w:rPr>
        <w:instrText>=</w:instrText>
      </w:r>
      <w:r w:rsidRPr="00242202">
        <w:rPr>
          <w:rFonts w:ascii="Arial" w:hAnsi="Arial" w:cs="Arial"/>
          <w:highlight w:val="magenta"/>
        </w:rPr>
        <w:instrText> </w:instrText>
      </w:r>
      <w:r w:rsidRPr="00242202">
        <w:rPr>
          <w:highlight w:val="magenta"/>
        </w:rPr>
        <w:instrText>-59</w:instrText>
      </w:r>
      <w:r w:rsidRPr="00242202">
        <w:rPr>
          <w:rFonts w:ascii="Arial" w:hAnsi="Arial" w:cs="Arial"/>
          <w:highlight w:val="magenta"/>
        </w:rPr>
        <w:instrText> </w:instrText>
      </w:r>
      <w:r w:rsidRPr="00242202">
        <w:rPr>
          <w:rFonts w:ascii="Aptos" w:hAnsi="Aptos" w:cs="Aptos"/>
          <w:highlight w:val="magenta"/>
        </w:rPr>
        <w:instrText>±</w:instrText>
      </w:r>
      <w:r w:rsidRPr="00242202">
        <w:rPr>
          <w:rFonts w:ascii="Arial" w:hAnsi="Arial" w:cs="Arial"/>
          <w:highlight w:val="magenta"/>
        </w:rPr>
        <w:instrText> </w:instrText>
      </w:r>
      <w:r w:rsidRPr="00242202">
        <w:rPr>
          <w:highlight w:val="magenta"/>
        </w:rPr>
        <w:instrText>14 cmH2O; cycle ergometer peak work rate</w:instrText>
      </w:r>
      <w:r w:rsidRPr="00242202">
        <w:rPr>
          <w:rFonts w:ascii="Arial" w:hAnsi="Arial" w:cs="Arial"/>
          <w:highlight w:val="magenta"/>
        </w:rPr>
        <w:instrText> </w:instrText>
      </w:r>
      <w:r w:rsidRPr="00242202">
        <w:rPr>
          <w:highlight w:val="magenta"/>
        </w:rPr>
        <w:instrText>=</w:instrText>
      </w:r>
      <w:r w:rsidRPr="00242202">
        <w:rPr>
          <w:rFonts w:ascii="Arial" w:hAnsi="Arial" w:cs="Arial"/>
          <w:highlight w:val="magenta"/>
        </w:rPr>
        <w:instrText> </w:instrText>
      </w:r>
      <w:r w:rsidRPr="00242202">
        <w:rPr>
          <w:highlight w:val="magenta"/>
        </w:rPr>
        <w:instrText>47</w:instrText>
      </w:r>
      <w:r w:rsidRPr="00242202">
        <w:rPr>
          <w:rFonts w:ascii="Arial" w:hAnsi="Arial" w:cs="Arial"/>
          <w:highlight w:val="magenta"/>
        </w:rPr>
        <w:instrText> </w:instrText>
      </w:r>
      <w:r w:rsidRPr="00242202">
        <w:rPr>
          <w:rFonts w:ascii="Aptos" w:hAnsi="Aptos" w:cs="Aptos"/>
          <w:highlight w:val="magenta"/>
        </w:rPr>
        <w:instrText>±</w:instrText>
      </w:r>
      <w:r w:rsidRPr="00242202">
        <w:rPr>
          <w:rFonts w:ascii="Arial" w:hAnsi="Arial" w:cs="Arial"/>
          <w:highlight w:val="magenta"/>
        </w:rPr>
        <w:instrText> </w:instrText>
      </w:r>
      <w:r w:rsidRPr="00242202">
        <w:rPr>
          <w:highlight w:val="magenta"/>
        </w:rPr>
        <w:instrText xml:space="preserve">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rsidRPr="00242202">
        <w:rPr>
          <w:highlight w:val="magenta"/>
        </w:rPr>
        <w:fldChar w:fldCharType="separate"/>
      </w:r>
      <w:r w:rsidRPr="00242202">
        <w:rPr>
          <w:rFonts w:ascii="Aptos" w:hAnsi="Aptos"/>
          <w:highlight w:val="magenta"/>
        </w:rPr>
        <w:t>(Langer et al., 2018)</w:t>
      </w:r>
      <w:r w:rsidRPr="00242202">
        <w:rPr>
          <w:highlight w:val="magenta"/>
        </w:rPr>
        <w:fldChar w:fldCharType="end"/>
      </w:r>
    </w:p>
    <w:p w14:paraId="1BB85AD3" w14:textId="77777777" w:rsidR="00092D3C" w:rsidRPr="00242202" w:rsidRDefault="00092D3C" w:rsidP="00092D3C">
      <w:pPr>
        <w:pStyle w:val="Compact"/>
        <w:numPr>
          <w:ilvl w:val="1"/>
          <w:numId w:val="1"/>
        </w:numPr>
        <w:rPr>
          <w:highlight w:val="magenta"/>
        </w:rPr>
      </w:pPr>
      <w:r w:rsidRPr="00242202">
        <w:rPr>
          <w:highlight w:val="magenta"/>
        </w:rPr>
        <w:t>TDI [@schaefferEffectsInspiratoryMuscle2023]</w:t>
      </w:r>
    </w:p>
    <w:p w14:paraId="0A8108A1" w14:textId="77777777" w:rsidR="00092D3C" w:rsidRPr="00242202" w:rsidRDefault="00092D3C" w:rsidP="00092D3C">
      <w:pPr>
        <w:pStyle w:val="Compact"/>
        <w:numPr>
          <w:ilvl w:val="1"/>
          <w:numId w:val="1"/>
        </w:numPr>
        <w:rPr>
          <w:highlight w:val="magenta"/>
        </w:rPr>
      </w:pPr>
      <w:r w:rsidRPr="00242202">
        <w:rPr>
          <w:highlight w:val="magenta"/>
        </w:rPr>
        <w:t>DSI [@abodonyaInspiratoryMuscleTraining2021]</w:t>
      </w:r>
    </w:p>
    <w:p w14:paraId="1334AFE7" w14:textId="77777777" w:rsidR="00092D3C" w:rsidRPr="00242202" w:rsidRDefault="00092D3C" w:rsidP="00092D3C">
      <w:pPr>
        <w:pStyle w:val="Compact"/>
        <w:numPr>
          <w:ilvl w:val="1"/>
          <w:numId w:val="1"/>
        </w:numPr>
        <w:rPr>
          <w:highlight w:val="yellow"/>
        </w:rPr>
      </w:pPr>
      <w:r w:rsidRPr="00242202">
        <w:rPr>
          <w:highlight w:val="yellow"/>
        </w:rPr>
        <w:t xml:space="preserve">Long COVID, improved </w:t>
      </w:r>
      <w:proofErr w:type="spellStart"/>
      <w:r w:rsidRPr="00242202">
        <w:rPr>
          <w:highlight w:val="yellow"/>
        </w:rPr>
        <w:t>mmRC</w:t>
      </w:r>
      <w:proofErr w:type="spellEnd"/>
      <w:r w:rsidRPr="00242202">
        <w:rPr>
          <w:highlight w:val="yellow"/>
        </w:rPr>
        <w:t xml:space="preserve"> (3 to 2) and CRQ dyspnea domain </w:t>
      </w:r>
      <w:r w:rsidRPr="00242202">
        <w:rPr>
          <w:highlight w:val="yellow"/>
        </w:rPr>
        <w:fldChar w:fldCharType="begin"/>
      </w:r>
      <w:r w:rsidRPr="00242202">
        <w:rPr>
          <w:highlight w:val="yellow"/>
        </w:rPr>
        <w:instrText xml:space="preserve"> ADDIN ZOTERO_ITEM CSL_CITATION {"citationID":"00000035","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w:instrText>
      </w:r>
      <w:r w:rsidRPr="00242202">
        <w:rPr>
          <w:rFonts w:ascii="Arial" w:hAnsi="Arial" w:cs="Arial"/>
          <w:highlight w:val="yellow"/>
        </w:rPr>
        <w:instrText> </w:instrText>
      </w:r>
      <w:r w:rsidRPr="00242202">
        <w:rPr>
          <w:highlight w:val="yellow"/>
        </w:rPr>
        <w:instrText>years after hospitalization for COVID-19 and, second, to investigate the impact of inspiratory muscle training (IMT) on diaphragm and inspiratory muscle weakness and exertional dyspnea in individuals with long COVID. Methods: Approximately 2</w:instrText>
      </w:r>
      <w:r w:rsidRPr="00242202">
        <w:rPr>
          <w:rFonts w:ascii="Arial" w:hAnsi="Arial" w:cs="Arial"/>
          <w:highlight w:val="yellow"/>
        </w:rPr>
        <w:instrText> </w:instrText>
      </w:r>
      <w:r w:rsidRPr="00242202">
        <w:rPr>
          <w:highlight w:val="yellow"/>
        </w:rPr>
        <w:instrText>years after hospitalization for COVID-19, 30 individuals (11 women, 19 men; median age, 58</w:instrText>
      </w:r>
      <w:r w:rsidRPr="00242202">
        <w:rPr>
          <w:rFonts w:ascii="Arial" w:hAnsi="Arial" w:cs="Arial"/>
          <w:highlight w:val="yellow"/>
        </w:rPr>
        <w:instrText> </w:instrText>
      </w:r>
      <w:r w:rsidRPr="00242202">
        <w:rPr>
          <w:highlight w:val="yellow"/>
        </w:rPr>
        <w:instrText>years; interquartile range [IQR]</w:instrText>
      </w:r>
      <w:r w:rsidRPr="00242202">
        <w:rPr>
          <w:rFonts w:ascii="Arial" w:hAnsi="Arial" w:cs="Arial"/>
          <w:highlight w:val="yellow"/>
        </w:rPr>
        <w:instrText> </w:instrText>
      </w:r>
      <w:r w:rsidRPr="00242202">
        <w:rPr>
          <w:highlight w:val="yellow"/>
        </w:rPr>
        <w:instrText>=</w:instrText>
      </w:r>
      <w:r w:rsidRPr="00242202">
        <w:rPr>
          <w:rFonts w:ascii="Arial" w:hAnsi="Arial" w:cs="Arial"/>
          <w:highlight w:val="yellow"/>
        </w:rPr>
        <w:instrText> </w:instrText>
      </w:r>
      <w:r w:rsidRPr="00242202">
        <w:rPr>
          <w:highlight w:val="yellow"/>
        </w:rPr>
        <w:instrText>51-63) underwent comprehensive (invasive) respiratory muscle assessment and evaluation of dyspnea. Eighteen with persistent diaphragm muscle weakness and exertional dyspnea were randomized to 6</w:instrText>
      </w:r>
      <w:r w:rsidRPr="00242202">
        <w:rPr>
          <w:rFonts w:ascii="Arial" w:hAnsi="Arial" w:cs="Arial"/>
          <w:highlight w:val="yellow"/>
        </w:rPr>
        <w:instrText> </w:instrText>
      </w:r>
      <w:r w:rsidRPr="00242202">
        <w:rPr>
          <w:highlight w:val="yellow"/>
        </w:rPr>
        <w:instrText>weeks of IMT or sham training; assessments were repeated immediately after and 6</w:instrText>
      </w:r>
      <w:r w:rsidRPr="00242202">
        <w:rPr>
          <w:rFonts w:ascii="Arial" w:hAnsi="Arial" w:cs="Arial"/>
          <w:highlight w:val="yellow"/>
        </w:rPr>
        <w:instrText> </w:instrText>
      </w:r>
      <w:r w:rsidRPr="00242202">
        <w:rPr>
          <w:highlight w:val="yellow"/>
        </w:rPr>
        <w:instrText>weeks after IMT completion. The primary endpoint was change in inspiratory muscle fatiguability immediately after IMT. Measurements and Main Results: At a median of 31 months (IQR</w:instrText>
      </w:r>
      <w:r w:rsidRPr="00242202">
        <w:rPr>
          <w:rFonts w:ascii="Arial" w:hAnsi="Arial" w:cs="Arial"/>
          <w:highlight w:val="yellow"/>
        </w:rPr>
        <w:instrText> </w:instrText>
      </w:r>
      <w:r w:rsidRPr="00242202">
        <w:rPr>
          <w:highlight w:val="yellow"/>
        </w:rPr>
        <w:instrText>=</w:instrText>
      </w:r>
      <w:r w:rsidRPr="00242202">
        <w:rPr>
          <w:rFonts w:ascii="Arial" w:hAnsi="Arial" w:cs="Arial"/>
          <w:highlight w:val="yellow"/>
        </w:rPr>
        <w:instrText> </w:instrText>
      </w:r>
      <w:r w:rsidRPr="00242202">
        <w:rPr>
          <w:highlight w:val="yellow"/>
        </w:rPr>
        <w:instrText>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w:instrText>
      </w:r>
      <w:r w:rsidRPr="00242202">
        <w:rPr>
          <w:rFonts w:ascii="Arial" w:hAnsi="Arial" w:cs="Arial"/>
          <w:highlight w:val="yellow"/>
        </w:rPr>
        <w:instrText> </w:instrText>
      </w:r>
      <w:r w:rsidRPr="00242202">
        <w:rPr>
          <w:highlight w:val="yellow"/>
        </w:rPr>
        <w:instrText>cm H2O [IQR</w:instrText>
      </w:r>
      <w:r w:rsidRPr="00242202">
        <w:rPr>
          <w:rFonts w:ascii="Arial" w:hAnsi="Arial" w:cs="Arial"/>
          <w:highlight w:val="yellow"/>
        </w:rPr>
        <w:instrText> </w:instrText>
      </w:r>
      <w:r w:rsidRPr="00242202">
        <w:rPr>
          <w:highlight w:val="yellow"/>
        </w:rPr>
        <w:instrText>=</w:instrText>
      </w:r>
      <w:r w:rsidRPr="00242202">
        <w:rPr>
          <w:rFonts w:ascii="Arial" w:hAnsi="Arial" w:cs="Arial"/>
          <w:highlight w:val="yellow"/>
        </w:rPr>
        <w:instrText> </w:instrText>
      </w:r>
      <w:r w:rsidRPr="00242202">
        <w:rPr>
          <w:highlight w:val="yellow"/>
        </w:rPr>
        <w:instrText>75-91] vs. 100</w:instrText>
      </w:r>
      <w:r w:rsidRPr="00242202">
        <w:rPr>
          <w:rFonts w:ascii="Arial" w:hAnsi="Arial" w:cs="Arial"/>
          <w:highlight w:val="yellow"/>
        </w:rPr>
        <w:instrText> </w:instrText>
      </w:r>
      <w:r w:rsidRPr="00242202">
        <w:rPr>
          <w:highlight w:val="yellow"/>
        </w:rPr>
        <w:instrText>cm H2O [IQR</w:instrText>
      </w:r>
      <w:r w:rsidRPr="00242202">
        <w:rPr>
          <w:rFonts w:ascii="Arial" w:hAnsi="Arial" w:cs="Arial"/>
          <w:highlight w:val="yellow"/>
        </w:rPr>
        <w:instrText> </w:instrText>
      </w:r>
      <w:r w:rsidRPr="00242202">
        <w:rPr>
          <w:highlight w:val="yellow"/>
        </w:rPr>
        <w:instrText>=</w:instrText>
      </w:r>
      <w:r w:rsidRPr="00242202">
        <w:rPr>
          <w:rFonts w:ascii="Arial" w:hAnsi="Arial" w:cs="Arial"/>
          <w:highlight w:val="yellow"/>
        </w:rPr>
        <w:instrText> </w:instrText>
      </w:r>
      <w:r w:rsidRPr="00242202">
        <w:rPr>
          <w:highlight w:val="yellow"/>
        </w:rPr>
        <w:instrText>81-113], P</w:instrText>
      </w:r>
      <w:r w:rsidRPr="00242202">
        <w:rPr>
          <w:rFonts w:ascii="Arial" w:hAnsi="Arial" w:cs="Arial"/>
          <w:highlight w:val="yellow"/>
        </w:rPr>
        <w:instrText> </w:instrText>
      </w:r>
      <w:r w:rsidRPr="00242202">
        <w:rPr>
          <w:highlight w:val="yellow"/>
        </w:rPr>
        <w:instrText>=</w:instrText>
      </w:r>
      <w:r w:rsidRPr="00242202">
        <w:rPr>
          <w:rFonts w:ascii="Arial" w:hAnsi="Arial" w:cs="Arial"/>
          <w:highlight w:val="yellow"/>
        </w:rPr>
        <w:instrText> </w:instrText>
      </w:r>
      <w:r w:rsidRPr="00242202">
        <w:rPr>
          <w:highlight w:val="yellow"/>
        </w:rPr>
        <w:instrText>0.02), inspiratory muscle fatiguability (time to task failure, 365</w:instrText>
      </w:r>
      <w:r w:rsidRPr="00242202">
        <w:rPr>
          <w:rFonts w:ascii="Arial" w:hAnsi="Arial" w:cs="Arial"/>
          <w:highlight w:val="yellow"/>
        </w:rPr>
        <w:instrText> </w:instrText>
      </w:r>
      <w:r w:rsidRPr="00242202">
        <w:rPr>
          <w:highlight w:val="yellow"/>
        </w:rPr>
        <w:instrText>s [IQR</w:instrText>
      </w:r>
      <w:r w:rsidRPr="00242202">
        <w:rPr>
          <w:rFonts w:ascii="Arial" w:hAnsi="Arial" w:cs="Arial"/>
          <w:highlight w:val="yellow"/>
        </w:rPr>
        <w:instrText> </w:instrText>
      </w:r>
      <w:r w:rsidRPr="00242202">
        <w:rPr>
          <w:highlight w:val="yellow"/>
        </w:rPr>
        <w:instrText>=</w:instrText>
      </w:r>
      <w:r w:rsidRPr="00242202">
        <w:rPr>
          <w:rFonts w:ascii="Arial" w:hAnsi="Arial" w:cs="Arial"/>
          <w:highlight w:val="yellow"/>
        </w:rPr>
        <w:instrText> </w:instrText>
      </w:r>
      <w:r w:rsidRPr="00242202">
        <w:rPr>
          <w:highlight w:val="yellow"/>
        </w:rPr>
        <w:instrText>284-701] vs. 983</w:instrText>
      </w:r>
      <w:r w:rsidRPr="00242202">
        <w:rPr>
          <w:rFonts w:ascii="Arial" w:hAnsi="Arial" w:cs="Arial"/>
          <w:highlight w:val="yellow"/>
        </w:rPr>
        <w:instrText> </w:instrText>
      </w:r>
      <w:r w:rsidRPr="00242202">
        <w:rPr>
          <w:highlight w:val="yellow"/>
        </w:rPr>
        <w:instrText>s [IQR</w:instrText>
      </w:r>
      <w:r w:rsidRPr="00242202">
        <w:rPr>
          <w:rFonts w:ascii="Arial" w:hAnsi="Arial" w:cs="Arial"/>
          <w:highlight w:val="yellow"/>
        </w:rPr>
        <w:instrText> </w:instrText>
      </w:r>
      <w:r w:rsidRPr="00242202">
        <w:rPr>
          <w:highlight w:val="yellow"/>
        </w:rPr>
        <w:instrText>=</w:instrText>
      </w:r>
      <w:r w:rsidRPr="00242202">
        <w:rPr>
          <w:rFonts w:ascii="Arial" w:hAnsi="Arial" w:cs="Arial"/>
          <w:highlight w:val="yellow"/>
        </w:rPr>
        <w:instrText> </w:instrText>
      </w:r>
      <w:r w:rsidRPr="00242202">
        <w:rPr>
          <w:highlight w:val="yellow"/>
        </w:rPr>
        <w:instrText>551-1,494], P</w:instrText>
      </w:r>
      <w:r w:rsidRPr="00242202">
        <w:rPr>
          <w:rFonts w:ascii="Arial" w:hAnsi="Arial" w:cs="Arial"/>
          <w:highlight w:val="yellow"/>
        </w:rPr>
        <w:instrText> </w:instrText>
      </w:r>
      <w:r w:rsidRPr="00242202">
        <w:rPr>
          <w:highlight w:val="yellow"/>
        </w:rPr>
        <w:instrText>=</w:instrText>
      </w:r>
      <w:r w:rsidRPr="00242202">
        <w:rPr>
          <w:rFonts w:ascii="Arial" w:hAnsi="Arial" w:cs="Arial"/>
          <w:highlight w:val="yellow"/>
        </w:rPr>
        <w:instrText> </w:instrText>
      </w:r>
      <w:r w:rsidRPr="00242202">
        <w:rPr>
          <w:highlight w:val="yellow"/>
        </w:rPr>
        <w:instrText>0.05), diaphragm voluntary activation index (79% [IQR</w:instrText>
      </w:r>
      <w:r w:rsidRPr="00242202">
        <w:rPr>
          <w:rFonts w:ascii="Arial" w:hAnsi="Arial" w:cs="Arial"/>
          <w:highlight w:val="yellow"/>
        </w:rPr>
        <w:instrText> </w:instrText>
      </w:r>
      <w:r w:rsidRPr="00242202">
        <w:rPr>
          <w:highlight w:val="yellow"/>
        </w:rPr>
        <w:instrText>=</w:instrText>
      </w:r>
      <w:r w:rsidRPr="00242202">
        <w:rPr>
          <w:rFonts w:ascii="Arial" w:hAnsi="Arial" w:cs="Arial"/>
          <w:highlight w:val="yellow"/>
        </w:rPr>
        <w:instrText> </w:instrText>
      </w:r>
      <w:r w:rsidRPr="00242202">
        <w:rPr>
          <w:highlight w:val="yellow"/>
        </w:rPr>
        <w:instrText>63-92] vs. 89% [IQR</w:instrText>
      </w:r>
      <w:r w:rsidRPr="00242202">
        <w:rPr>
          <w:rFonts w:ascii="Arial" w:hAnsi="Arial" w:cs="Arial"/>
          <w:highlight w:val="yellow"/>
        </w:rPr>
        <w:instrText> </w:instrText>
      </w:r>
      <w:r w:rsidRPr="00242202">
        <w:rPr>
          <w:highlight w:val="yellow"/>
        </w:rPr>
        <w:instrText>=</w:instrText>
      </w:r>
      <w:r w:rsidRPr="00242202">
        <w:rPr>
          <w:rFonts w:ascii="Arial" w:hAnsi="Arial" w:cs="Arial"/>
          <w:highlight w:val="yellow"/>
        </w:rPr>
        <w:instrText> </w:instrText>
      </w:r>
      <w:r w:rsidRPr="00242202">
        <w:rPr>
          <w:highlight w:val="yellow"/>
        </w:rPr>
        <w:instrText>75-94], P</w:instrText>
      </w:r>
      <w:r w:rsidRPr="00242202">
        <w:rPr>
          <w:rFonts w:ascii="Arial" w:hAnsi="Arial" w:cs="Arial"/>
          <w:highlight w:val="yellow"/>
        </w:rPr>
        <w:instrText> </w:instrText>
      </w:r>
      <w:r w:rsidRPr="00242202">
        <w:rPr>
          <w:highlight w:val="yellow"/>
        </w:rPr>
        <w:instrText>=</w:instrText>
      </w:r>
      <w:r w:rsidRPr="00242202">
        <w:rPr>
          <w:rFonts w:ascii="Arial" w:hAnsi="Arial" w:cs="Arial"/>
          <w:highlight w:val="yellow"/>
        </w:rPr>
        <w:instrText> </w:instrText>
      </w:r>
      <w:r w:rsidRPr="00242202">
        <w:rPr>
          <w:highlight w:val="yellow"/>
        </w:rPr>
        <w:instrText>0.03), and dyspnea (Borg score, 7 [IQR</w:instrText>
      </w:r>
      <w:r w:rsidRPr="00242202">
        <w:rPr>
          <w:rFonts w:ascii="Arial" w:hAnsi="Arial" w:cs="Arial"/>
          <w:highlight w:val="yellow"/>
        </w:rPr>
        <w:instrText> </w:instrText>
      </w:r>
      <w:r w:rsidRPr="00242202">
        <w:rPr>
          <w:highlight w:val="yellow"/>
        </w:rPr>
        <w:instrText>=</w:instrText>
      </w:r>
      <w:r w:rsidRPr="00242202">
        <w:rPr>
          <w:rFonts w:ascii="Arial" w:hAnsi="Arial" w:cs="Arial"/>
          <w:highlight w:val="yellow"/>
        </w:rPr>
        <w:instrText> </w:instrText>
      </w:r>
      <w:r w:rsidRPr="00242202">
        <w:rPr>
          <w:highlight w:val="yellow"/>
        </w:rPr>
        <w:instrText>5.5-8] vs. 6 [IQR</w:instrText>
      </w:r>
      <w:r w:rsidRPr="00242202">
        <w:rPr>
          <w:rFonts w:ascii="Arial" w:hAnsi="Arial" w:cs="Arial"/>
          <w:highlight w:val="yellow"/>
        </w:rPr>
        <w:instrText> </w:instrText>
      </w:r>
      <w:r w:rsidRPr="00242202">
        <w:rPr>
          <w:highlight w:val="yellow"/>
        </w:rPr>
        <w:instrText>=</w:instrText>
      </w:r>
      <w:r w:rsidRPr="00242202">
        <w:rPr>
          <w:rFonts w:ascii="Arial" w:hAnsi="Arial" w:cs="Arial"/>
          <w:highlight w:val="yellow"/>
        </w:rPr>
        <w:instrText> </w:instrText>
      </w:r>
      <w:r w:rsidRPr="00242202">
        <w:rPr>
          <w:highlight w:val="yellow"/>
        </w:rPr>
        <w:instrText>4-7], P</w:instrText>
      </w:r>
      <w:r w:rsidRPr="00242202">
        <w:rPr>
          <w:rFonts w:ascii="Arial" w:hAnsi="Arial" w:cs="Arial"/>
          <w:highlight w:val="yellow"/>
        </w:rPr>
        <w:instrText> </w:instrText>
      </w:r>
      <w:r w:rsidRPr="00242202">
        <w:rPr>
          <w:highlight w:val="yellow"/>
        </w:rPr>
        <w:instrText>=</w:instrText>
      </w:r>
      <w:r w:rsidRPr="00242202">
        <w:rPr>
          <w:rFonts w:ascii="Arial" w:hAnsi="Arial" w:cs="Arial"/>
          <w:highlight w:val="yellow"/>
        </w:rPr>
        <w:instrText> </w:instrText>
      </w:r>
      <w:r w:rsidRPr="00242202">
        <w:rPr>
          <w:highlight w:val="yellow"/>
        </w:rPr>
        <w:instrText>0.03). Improvements persisted for 6</w:instrText>
      </w:r>
      <w:r w:rsidRPr="00242202">
        <w:rPr>
          <w:rFonts w:ascii="Arial" w:hAnsi="Arial" w:cs="Arial"/>
          <w:highlight w:val="yellow"/>
        </w:rPr>
        <w:instrText> </w:instrText>
      </w:r>
      <w:r w:rsidRPr="00242202">
        <w:rPr>
          <w:highlight w:val="yellow"/>
        </w:rPr>
        <w:instrText xml:space="preserve">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Pr="00242202">
        <w:rPr>
          <w:highlight w:val="yellow"/>
        </w:rPr>
        <w:fldChar w:fldCharType="separate"/>
      </w:r>
      <w:r w:rsidRPr="00242202">
        <w:rPr>
          <w:rFonts w:ascii="Aptos" w:hAnsi="Aptos"/>
          <w:highlight w:val="yellow"/>
        </w:rPr>
        <w:t>(</w:t>
      </w:r>
      <w:proofErr w:type="spellStart"/>
      <w:r w:rsidRPr="00242202">
        <w:rPr>
          <w:rFonts w:ascii="Aptos" w:hAnsi="Aptos"/>
          <w:highlight w:val="yellow"/>
        </w:rPr>
        <w:t>Spiesshoefer</w:t>
      </w:r>
      <w:proofErr w:type="spellEnd"/>
      <w:r w:rsidRPr="00242202">
        <w:rPr>
          <w:rFonts w:ascii="Aptos" w:hAnsi="Aptos"/>
          <w:highlight w:val="yellow"/>
        </w:rPr>
        <w:t xml:space="preserve"> et al., 2024)</w:t>
      </w:r>
      <w:r w:rsidRPr="00242202">
        <w:rPr>
          <w:highlight w:val="yellow"/>
        </w:rPr>
        <w:fldChar w:fldCharType="end"/>
      </w:r>
    </w:p>
    <w:p w14:paraId="674CF939" w14:textId="77777777" w:rsidR="00092D3C" w:rsidRDefault="00092D3C" w:rsidP="00092D3C">
      <w:pPr>
        <w:pStyle w:val="Compact"/>
        <w:numPr>
          <w:ilvl w:val="1"/>
          <w:numId w:val="1"/>
        </w:numPr>
        <w:rPr>
          <w:highlight w:val="magenta"/>
        </w:rPr>
      </w:pPr>
      <w:r w:rsidRPr="00242202">
        <w:rPr>
          <w:highlight w:val="magenta"/>
        </w:rPr>
        <w:t xml:space="preserve">CHF, </w:t>
      </w:r>
      <w:proofErr w:type="spellStart"/>
      <w:r w:rsidRPr="00242202">
        <w:rPr>
          <w:highlight w:val="magenta"/>
        </w:rPr>
        <w:t>mMRC</w:t>
      </w:r>
      <w:proofErr w:type="spellEnd"/>
      <w:r w:rsidRPr="00242202">
        <w:rPr>
          <w:highlight w:val="magenta"/>
        </w:rPr>
        <w:t xml:space="preserve"> </w:t>
      </w:r>
      <w:r w:rsidRPr="00242202">
        <w:rPr>
          <w:highlight w:val="magenta"/>
        </w:rPr>
        <w:fldChar w:fldCharType="begin"/>
      </w:r>
      <w:r w:rsidRPr="00242202">
        <w:rPr>
          <w:highlight w:val="magenta"/>
        </w:rPr>
        <w:instrText xml:space="preserve"> ADDIN ZOTERO_ITEM CSL_CITATION {"citationID":"00000036","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242202">
        <w:rPr>
          <w:highlight w:val="magenta"/>
        </w:rPr>
        <w:fldChar w:fldCharType="separate"/>
      </w:r>
      <w:r w:rsidRPr="00242202">
        <w:rPr>
          <w:rFonts w:ascii="Aptos" w:hAnsi="Aptos"/>
          <w:highlight w:val="magenta"/>
        </w:rPr>
        <w:t>(Tanriverdi et al., 2023)</w:t>
      </w:r>
      <w:r w:rsidRPr="00242202">
        <w:rPr>
          <w:highlight w:val="magenta"/>
        </w:rPr>
        <w:fldChar w:fldCharType="end"/>
      </w:r>
    </w:p>
    <w:p w14:paraId="706EEB9B" w14:textId="77777777" w:rsidR="002F0452" w:rsidRDefault="002F0452" w:rsidP="002F0452">
      <w:pPr>
        <w:pStyle w:val="Compact"/>
        <w:numPr>
          <w:ilvl w:val="1"/>
          <w:numId w:val="1"/>
        </w:numPr>
      </w:pPr>
      <w:r>
        <w:fldChar w:fldCharType="begin"/>
      </w:r>
      <w:r>
        <w:instrText xml:space="preserve"> ADDIN ZOTERO_ITEM CSL_CITATION {"citationID":"00000087","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fldChar w:fldCharType="separate"/>
      </w:r>
      <w:r w:rsidRPr="00285A3E">
        <w:rPr>
          <w:rFonts w:ascii="Aptos" w:hAnsi="Aptos" w:cs="Times New Roman"/>
        </w:rPr>
        <w:t>(</w:t>
      </w:r>
      <w:proofErr w:type="spellStart"/>
      <w:r w:rsidRPr="00285A3E">
        <w:rPr>
          <w:rFonts w:ascii="Aptos" w:hAnsi="Aptos" w:cs="Times New Roman"/>
        </w:rPr>
        <w:t>Katayıfçı</w:t>
      </w:r>
      <w:proofErr w:type="spellEnd"/>
      <w:r w:rsidRPr="00285A3E">
        <w:rPr>
          <w:rFonts w:ascii="Aptos" w:hAnsi="Aptos" w:cs="Times New Roman"/>
        </w:rPr>
        <w:t xml:space="preserve"> et al., 2022)</w:t>
      </w:r>
      <w:r>
        <w:fldChar w:fldCharType="end"/>
      </w:r>
    </w:p>
    <w:p w14:paraId="6A518F8B" w14:textId="77777777" w:rsidR="002F0452" w:rsidRDefault="002F0452" w:rsidP="002F0452">
      <w:pPr>
        <w:pStyle w:val="Compact"/>
        <w:numPr>
          <w:ilvl w:val="1"/>
          <w:numId w:val="1"/>
        </w:numPr>
      </w:pPr>
      <w:r>
        <w:t xml:space="preserve">COPD meta-analysis SGRQ, TDI total, </w:t>
      </w:r>
      <w:proofErr w:type="spellStart"/>
      <w:r>
        <w:t>mMRC</w:t>
      </w:r>
      <w:proofErr w:type="spellEnd"/>
      <w:r>
        <w:t xml:space="preserve"> </w:t>
      </w:r>
      <w:r>
        <w:fldChar w:fldCharType="begin"/>
      </w:r>
      <w:r>
        <w:instrText xml:space="preserve"> ADDIN ZOTERO_ITEM CSL_CITATION {"citationID":"00000088","properties":{"unsorted":false,"formattedCitation":"(Ammous et al., 2023)","plainCitation":"(Ammous et al., 2023)","noteIndex":0},"citationItems":[{"id":48,"uris":["http://zotero.org/users/12301744/items/LG7PTP7A"],"itemData":{"id":48,"type":"article-journal","container-title":"Cochrane Database of Systematic Reviews","issue":"1","note":"number: 1\npublisher: John Wiley &amp; Sons, Ltd","source":"Google Scholar","title":"Inspiratory muscle training, with or without concomitant pulmonary rehabilitation, for chronic obstructive pulmonary disease (COPD)","URL":"https://www.cochranelibrary.com/cdsr/doi/10.1002/14651858.CD013778.pub2/abstract","author":[{"family":"Ammous","given":"Omar"},{"family":"Feki","given":"Walid"},{"family":"Lotfi","given":"Tamara"},{"family":"Khamis","given":"Assem M."},{"family":"Gosselink","given":"Rik"},{"family":"Rebai","given":"Ahmed"},{"family":"Kammoun","given":"Samy"}],"accessed":{"date-parts":[["2024",6,8]]},"issued":{"date-parts":[["2023"]]},"citation-key":"Ammous2023InspiratoryMuscleTraining"},"prefix":""}],"schema":"https://github.com/citation-style-language/schema/raw/master/csl-citation.json"} </w:instrText>
      </w:r>
      <w:r>
        <w:fldChar w:fldCharType="separate"/>
      </w:r>
      <w:r w:rsidRPr="00285A3E">
        <w:rPr>
          <w:rFonts w:ascii="Aptos" w:hAnsi="Aptos"/>
        </w:rPr>
        <w:t>(Ammous et al., 2023)</w:t>
      </w:r>
      <w:r>
        <w:fldChar w:fldCharType="end"/>
      </w:r>
    </w:p>
    <w:p w14:paraId="3DF23F05" w14:textId="77777777" w:rsidR="002F0452" w:rsidRPr="00242202" w:rsidRDefault="002F0452" w:rsidP="00092D3C">
      <w:pPr>
        <w:pStyle w:val="Compact"/>
        <w:numPr>
          <w:ilvl w:val="1"/>
          <w:numId w:val="1"/>
        </w:numPr>
        <w:rPr>
          <w:highlight w:val="magenta"/>
        </w:rPr>
      </w:pPr>
    </w:p>
    <w:p w14:paraId="0F01E46A" w14:textId="77777777" w:rsidR="00092D3C" w:rsidRPr="00242202" w:rsidRDefault="00092D3C" w:rsidP="00092D3C">
      <w:pPr>
        <w:numPr>
          <w:ilvl w:val="0"/>
          <w:numId w:val="1"/>
        </w:numPr>
        <w:spacing w:after="200" w:line="240" w:lineRule="auto"/>
        <w:rPr>
          <w:highlight w:val="magenta"/>
        </w:rPr>
      </w:pPr>
      <w:r w:rsidRPr="00242202">
        <w:rPr>
          <w:highlight w:val="magenta"/>
        </w:rPr>
        <w:t>IMT does not reduce dyspnea</w:t>
      </w:r>
    </w:p>
    <w:p w14:paraId="56A46EC7" w14:textId="77777777" w:rsidR="00092D3C" w:rsidRPr="00242202" w:rsidRDefault="00092D3C" w:rsidP="00092D3C">
      <w:pPr>
        <w:pStyle w:val="Compact"/>
        <w:numPr>
          <w:ilvl w:val="1"/>
          <w:numId w:val="1"/>
        </w:numPr>
        <w:rPr>
          <w:highlight w:val="magenta"/>
        </w:rPr>
      </w:pPr>
      <w:proofErr w:type="spellStart"/>
      <w:r w:rsidRPr="00242202">
        <w:rPr>
          <w:highlight w:val="magenta"/>
        </w:rPr>
        <w:t>mMRC</w:t>
      </w:r>
      <w:proofErr w:type="spellEnd"/>
      <w:r w:rsidRPr="00242202">
        <w:rPr>
          <w:highlight w:val="magenta"/>
        </w:rPr>
        <w:t xml:space="preserve"> </w:t>
      </w:r>
      <w:r w:rsidRPr="00242202">
        <w:rPr>
          <w:highlight w:val="magenta"/>
        </w:rPr>
        <w:fldChar w:fldCharType="begin"/>
      </w:r>
      <w:r w:rsidRPr="00242202">
        <w:rPr>
          <w:highlight w:val="magenta"/>
        </w:rPr>
        <w:instrText xml:space="preserve"> ADDIN ZOTERO_ITEM CSL_CITATION {"citationID":"00000037","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rsidRPr="00242202">
        <w:rPr>
          <w:highlight w:val="magenta"/>
        </w:rPr>
        <w:fldChar w:fldCharType="separate"/>
      </w:r>
      <w:r w:rsidRPr="00242202">
        <w:rPr>
          <w:rFonts w:ascii="Aptos" w:hAnsi="Aptos" w:cs="Times New Roman"/>
          <w:highlight w:val="magenta"/>
        </w:rPr>
        <w:t>(Jimeno-Almazán et al., 2023)</w:t>
      </w:r>
      <w:r w:rsidRPr="00242202">
        <w:rPr>
          <w:highlight w:val="magenta"/>
        </w:rPr>
        <w:fldChar w:fldCharType="end"/>
      </w:r>
      <w:r w:rsidRPr="00242202">
        <w:rPr>
          <w:highlight w:val="magenta"/>
        </w:rPr>
        <w:t xml:space="preserve"> ## Inhalation</w:t>
      </w:r>
    </w:p>
    <w:p w14:paraId="35894E44" w14:textId="77777777" w:rsidR="00092D3C" w:rsidRPr="00092D3C" w:rsidRDefault="00092D3C" w:rsidP="00092D3C">
      <w:pPr>
        <w:numPr>
          <w:ilvl w:val="0"/>
          <w:numId w:val="1"/>
        </w:numPr>
        <w:spacing w:after="200" w:line="240" w:lineRule="auto"/>
        <w:rPr>
          <w:highlight w:val="magenta"/>
        </w:rPr>
      </w:pPr>
      <w:r w:rsidRPr="00092D3C">
        <w:rPr>
          <w:highlight w:val="magenta"/>
        </w:rPr>
        <w:t>IMT improves MIP</w:t>
      </w:r>
    </w:p>
    <w:p w14:paraId="6F8C4484" w14:textId="77777777" w:rsidR="00092D3C" w:rsidRPr="00092D3C" w:rsidRDefault="00092D3C" w:rsidP="00092D3C">
      <w:pPr>
        <w:pStyle w:val="Compact"/>
        <w:numPr>
          <w:ilvl w:val="1"/>
          <w:numId w:val="1"/>
        </w:numPr>
        <w:rPr>
          <w:highlight w:val="magenta"/>
        </w:rPr>
      </w:pPr>
      <w:r w:rsidRPr="00092D3C">
        <w:rPr>
          <w:highlight w:val="magenta"/>
        </w:rPr>
        <w:fldChar w:fldCharType="begin"/>
      </w:r>
      <w:r w:rsidRPr="00092D3C">
        <w:rPr>
          <w:highlight w:val="magenta"/>
        </w:rPr>
        <w:instrText xml:space="preserve"> ADDIN ZOTERO_ITEM CSL_CITATION {"citationID":"00000038","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rsidRPr="00092D3C">
        <w:rPr>
          <w:highlight w:val="magenta"/>
        </w:rPr>
        <w:fldChar w:fldCharType="separate"/>
      </w:r>
      <w:r w:rsidRPr="00092D3C">
        <w:rPr>
          <w:rFonts w:ascii="Aptos" w:hAnsi="Aptos" w:cs="Times New Roman"/>
          <w:highlight w:val="magenta"/>
        </w:rPr>
        <w:t>(</w:t>
      </w:r>
      <w:proofErr w:type="spellStart"/>
      <w:r w:rsidRPr="00092D3C">
        <w:rPr>
          <w:rFonts w:ascii="Aptos" w:hAnsi="Aptos" w:cs="Times New Roman"/>
          <w:highlight w:val="magenta"/>
        </w:rPr>
        <w:t>Katayıfçı</w:t>
      </w:r>
      <w:proofErr w:type="spellEnd"/>
      <w:r w:rsidRPr="00092D3C">
        <w:rPr>
          <w:rFonts w:ascii="Aptos" w:hAnsi="Aptos" w:cs="Times New Roman"/>
          <w:highlight w:val="magenta"/>
        </w:rPr>
        <w:t xml:space="preserve"> et al., 2022)</w:t>
      </w:r>
      <w:r w:rsidRPr="00092D3C">
        <w:rPr>
          <w:highlight w:val="magenta"/>
        </w:rPr>
        <w:fldChar w:fldCharType="end"/>
      </w:r>
    </w:p>
    <w:p w14:paraId="732D7688" w14:textId="77777777" w:rsidR="00092D3C" w:rsidRPr="00092D3C" w:rsidRDefault="00092D3C" w:rsidP="00092D3C">
      <w:pPr>
        <w:pStyle w:val="Compact"/>
        <w:numPr>
          <w:ilvl w:val="1"/>
          <w:numId w:val="1"/>
        </w:numPr>
        <w:rPr>
          <w:highlight w:val="magenta"/>
        </w:rPr>
      </w:pPr>
      <w:r w:rsidRPr="00092D3C">
        <w:rPr>
          <w:highlight w:val="magenta"/>
        </w:rPr>
        <w:fldChar w:fldCharType="begin"/>
      </w:r>
      <w:r w:rsidRPr="00092D3C">
        <w:rPr>
          <w:highlight w:val="magenta"/>
        </w:rPr>
        <w:instrText xml:space="preserve"> ADDIN ZOTERO_ITEM CSL_CITATION {"citationID":"00000039","properties":{"unsorted":false,"formattedCitation":"(Alwohayeb et al., 2018)","plainCitation":"(Alwohayeb et al., 2018)","noteIndex":0},"citationItems":[{"id":203,"uris":["http://zotero.org/users/12301744/items/H4A5HHTU"],"itemData":{"id":203,"type":"article-journal","container-title":"International Journal of Physical Medicine &amp; Rehabilitation","DOI":"10.4172/2329-9096.1000449","journalAbbreviation":"International Journal of Physical Medicine &amp; Rehabilitation","source":"ResearchGate","title":"A Comparison between Two Types of Resistive Inspiratory Muscle Training Devices in Normal Subjects in Regards to Pulmonary Functions","volume":"06","author":[{"family":"Alwohayeb","given":"Nora"},{"family":"Alenazi","given":"Bushra"},{"family":"Albuainain","given":"Fai"},{"family":"Alrayes","given":"Mashael"}],"issued":{"date-parts":[["2018",1,1]]},"citation-key":"Alwohayeb2018ComparisonTwoTypes"},"prefix":""}],"schema":"https://github.com/citation-style-language/schema/raw/master/csl-citation.json"} </w:instrText>
      </w:r>
      <w:r w:rsidRPr="00092D3C">
        <w:rPr>
          <w:highlight w:val="magenta"/>
        </w:rPr>
        <w:fldChar w:fldCharType="separate"/>
      </w:r>
      <w:r w:rsidRPr="00092D3C">
        <w:rPr>
          <w:rFonts w:ascii="Aptos" w:hAnsi="Aptos"/>
          <w:highlight w:val="magenta"/>
        </w:rPr>
        <w:t>(</w:t>
      </w:r>
      <w:proofErr w:type="spellStart"/>
      <w:r w:rsidRPr="00092D3C">
        <w:rPr>
          <w:rFonts w:ascii="Aptos" w:hAnsi="Aptos"/>
          <w:highlight w:val="magenta"/>
        </w:rPr>
        <w:t>Alwohayeb</w:t>
      </w:r>
      <w:proofErr w:type="spellEnd"/>
      <w:r w:rsidRPr="00092D3C">
        <w:rPr>
          <w:rFonts w:ascii="Aptos" w:hAnsi="Aptos"/>
          <w:highlight w:val="magenta"/>
        </w:rPr>
        <w:t xml:space="preserve"> et al., 2018)</w:t>
      </w:r>
      <w:r w:rsidRPr="00092D3C">
        <w:rPr>
          <w:highlight w:val="magenta"/>
        </w:rPr>
        <w:fldChar w:fldCharType="end"/>
      </w:r>
    </w:p>
    <w:p w14:paraId="322945E7" w14:textId="77777777" w:rsidR="00092D3C" w:rsidRPr="00092D3C" w:rsidRDefault="00092D3C" w:rsidP="00092D3C">
      <w:pPr>
        <w:pStyle w:val="Compact"/>
        <w:numPr>
          <w:ilvl w:val="1"/>
          <w:numId w:val="1"/>
        </w:numPr>
        <w:rPr>
          <w:highlight w:val="magenta"/>
        </w:rPr>
      </w:pPr>
      <w:r w:rsidRPr="00092D3C">
        <w:rPr>
          <w:highlight w:val="magenta"/>
        </w:rPr>
        <w:fldChar w:fldCharType="begin"/>
      </w:r>
      <w:r w:rsidRPr="00092D3C">
        <w:rPr>
          <w:highlight w:val="magenta"/>
        </w:rPr>
        <w:instrText xml:space="preserve"> ADDIN ZOTERO_ITEM CSL_CITATION {"citationID":"00000040","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w:instrText>
      </w:r>
      <w:r w:rsidRPr="00092D3C">
        <w:rPr>
          <w:rFonts w:ascii="Arial" w:hAnsi="Arial" w:cs="Arial"/>
          <w:highlight w:val="magenta"/>
        </w:rPr>
        <w:instrText> </w:instrText>
      </w:r>
      <w:r w:rsidRPr="00092D3C">
        <w:rPr>
          <w:rFonts w:ascii="Aptos" w:hAnsi="Aptos" w:cs="Aptos"/>
          <w:highlight w:val="magenta"/>
        </w:rPr>
        <w:instrText>±</w:instrText>
      </w:r>
      <w:r w:rsidRPr="00092D3C">
        <w:rPr>
          <w:rFonts w:ascii="Arial" w:hAnsi="Arial" w:cs="Arial"/>
          <w:highlight w:val="magenta"/>
        </w:rPr>
        <w:instrText> </w:instrText>
      </w:r>
      <w:r w:rsidRPr="00092D3C">
        <w:rPr>
          <w:highlight w:val="magenta"/>
        </w:rPr>
        <w:instrText>0.66 cm/s/mmHg; post: 2.31</w:instrText>
      </w:r>
      <w:r w:rsidRPr="00092D3C">
        <w:rPr>
          <w:rFonts w:ascii="Arial" w:hAnsi="Arial" w:cs="Arial"/>
          <w:highlight w:val="magenta"/>
        </w:rPr>
        <w:instrText> </w:instrText>
      </w:r>
      <w:r w:rsidRPr="00092D3C">
        <w:rPr>
          <w:rFonts w:ascii="Aptos" w:hAnsi="Aptos" w:cs="Aptos"/>
          <w:highlight w:val="magenta"/>
        </w:rPr>
        <w:instrText>±</w:instrText>
      </w:r>
      <w:r w:rsidRPr="00092D3C">
        <w:rPr>
          <w:rFonts w:ascii="Arial" w:hAnsi="Arial" w:cs="Arial"/>
          <w:highlight w:val="magenta"/>
        </w:rPr>
        <w:instrText> </w:instrText>
      </w:r>
      <w:r w:rsidRPr="00092D3C">
        <w:rPr>
          <w:highlight w:val="magenta"/>
        </w:rPr>
        <w:instrText>1.02 cm/s/mmHg, P = 0.020). Acetylcholine-stimulated NO production increased in HBECs exposed to plasma from after vs. before the IMST intervention [pre: 1.49</w:instrText>
      </w:r>
      <w:r w:rsidRPr="00092D3C">
        <w:rPr>
          <w:rFonts w:ascii="Arial" w:hAnsi="Arial" w:cs="Arial"/>
          <w:highlight w:val="magenta"/>
        </w:rPr>
        <w:instrText> </w:instrText>
      </w:r>
      <w:r w:rsidRPr="00092D3C">
        <w:rPr>
          <w:rFonts w:ascii="Aptos" w:hAnsi="Aptos" w:cs="Aptos"/>
          <w:highlight w:val="magenta"/>
        </w:rPr>
        <w:instrText>±</w:instrText>
      </w:r>
      <w:r w:rsidRPr="00092D3C">
        <w:rPr>
          <w:rFonts w:ascii="Arial" w:hAnsi="Arial" w:cs="Arial"/>
          <w:highlight w:val="magenta"/>
        </w:rPr>
        <w:instrText> </w:instrText>
      </w:r>
      <w:r w:rsidRPr="00092D3C">
        <w:rPr>
          <w:highlight w:val="magenta"/>
        </w:rPr>
        <w:instrText>0.33; post: 1.73</w:instrText>
      </w:r>
      <w:r w:rsidRPr="00092D3C">
        <w:rPr>
          <w:rFonts w:ascii="Arial" w:hAnsi="Arial" w:cs="Arial"/>
          <w:highlight w:val="magenta"/>
        </w:rPr>
        <w:instrText> </w:instrText>
      </w:r>
      <w:r w:rsidRPr="00092D3C">
        <w:rPr>
          <w:rFonts w:ascii="Aptos" w:hAnsi="Aptos" w:cs="Aptos"/>
          <w:highlight w:val="magenta"/>
        </w:rPr>
        <w:instrText>±</w:instrText>
      </w:r>
      <w:r w:rsidRPr="00092D3C">
        <w:rPr>
          <w:rFonts w:ascii="Arial" w:hAnsi="Arial" w:cs="Arial"/>
          <w:highlight w:val="magenta"/>
        </w:rPr>
        <w:instrText> </w:instrText>
      </w:r>
      <w:r w:rsidRPr="00092D3C">
        <w:rPr>
          <w:highlight w:val="magenta"/>
        </w:rPr>
        <w:instrText>0.35 arbitrary units (AU); P &lt; 0.001]. Episodic memory increased modestly after the IMST intervention (pre: 95</w:instrText>
      </w:r>
      <w:r w:rsidRPr="00092D3C">
        <w:rPr>
          <w:rFonts w:ascii="Arial" w:hAnsi="Arial" w:cs="Arial"/>
          <w:highlight w:val="magenta"/>
        </w:rPr>
        <w:instrText> </w:instrText>
      </w:r>
      <w:r w:rsidRPr="00092D3C">
        <w:rPr>
          <w:rFonts w:ascii="Aptos" w:hAnsi="Aptos" w:cs="Aptos"/>
          <w:highlight w:val="magenta"/>
        </w:rPr>
        <w:instrText>±</w:instrText>
      </w:r>
      <w:r w:rsidRPr="00092D3C">
        <w:rPr>
          <w:rFonts w:ascii="Arial" w:hAnsi="Arial" w:cs="Arial"/>
          <w:highlight w:val="magenta"/>
        </w:rPr>
        <w:instrText> </w:instrText>
      </w:r>
      <w:r w:rsidRPr="00092D3C">
        <w:rPr>
          <w:highlight w:val="magenta"/>
        </w:rPr>
        <w:instrText>13; post: 103</w:instrText>
      </w:r>
      <w:r w:rsidRPr="00092D3C">
        <w:rPr>
          <w:rFonts w:ascii="Arial" w:hAnsi="Arial" w:cs="Arial"/>
          <w:highlight w:val="magenta"/>
        </w:rPr>
        <w:instrText> </w:instrText>
      </w:r>
      <w:r w:rsidRPr="00092D3C">
        <w:rPr>
          <w:rFonts w:ascii="Aptos" w:hAnsi="Aptos" w:cs="Aptos"/>
          <w:highlight w:val="magenta"/>
        </w:rPr>
        <w:instrText>±</w:instrText>
      </w:r>
      <w:r w:rsidRPr="00092D3C">
        <w:rPr>
          <w:rFonts w:ascii="Arial" w:hAnsi="Arial" w:cs="Arial"/>
          <w:highlight w:val="magenta"/>
        </w:rPr>
        <w:instrText> </w:instrText>
      </w:r>
      <w:r w:rsidRPr="00092D3C">
        <w:rPr>
          <w:highlight w:val="magenta"/>
        </w:rPr>
        <w:instrText xml:space="preserve">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Pr="00092D3C">
        <w:rPr>
          <w:highlight w:val="magenta"/>
        </w:rPr>
        <w:fldChar w:fldCharType="separate"/>
      </w:r>
      <w:r w:rsidRPr="00092D3C">
        <w:rPr>
          <w:rFonts w:ascii="Aptos" w:hAnsi="Aptos"/>
          <w:highlight w:val="magenta"/>
        </w:rPr>
        <w:t>(Freeberg et al., 2023)</w:t>
      </w:r>
      <w:r w:rsidRPr="00092D3C">
        <w:rPr>
          <w:highlight w:val="magenta"/>
        </w:rPr>
        <w:fldChar w:fldCharType="end"/>
      </w:r>
    </w:p>
    <w:p w14:paraId="746B8A8D" w14:textId="77777777" w:rsidR="00092D3C" w:rsidRPr="00092D3C" w:rsidRDefault="00092D3C" w:rsidP="00092D3C">
      <w:pPr>
        <w:pStyle w:val="Compact"/>
        <w:numPr>
          <w:ilvl w:val="1"/>
          <w:numId w:val="1"/>
        </w:numPr>
        <w:rPr>
          <w:highlight w:val="magenta"/>
        </w:rPr>
      </w:pPr>
      <w:r w:rsidRPr="00092D3C">
        <w:rPr>
          <w:highlight w:val="magenta"/>
        </w:rPr>
        <w:lastRenderedPageBreak/>
        <w:t xml:space="preserve">CKD </w:t>
      </w:r>
      <w:r w:rsidRPr="00092D3C">
        <w:rPr>
          <w:highlight w:val="magenta"/>
        </w:rPr>
        <w:fldChar w:fldCharType="begin"/>
      </w:r>
      <w:r w:rsidRPr="00092D3C">
        <w:rPr>
          <w:highlight w:val="magenta"/>
        </w:rPr>
        <w:instrText xml:space="preserve"> ADDIN ZOTERO_ITEM CSL_CITATION {"citationID":"00000041","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w:instrText>
      </w:r>
      <w:r w:rsidRPr="00092D3C">
        <w:rPr>
          <w:rFonts w:ascii="Arial" w:hAnsi="Arial" w:cs="Arial"/>
          <w:highlight w:val="magenta"/>
        </w:rPr>
        <w:instrText>ﬀ</w:instrText>
      </w:r>
      <w:r w:rsidRPr="00092D3C">
        <w:rPr>
          <w:highlight w:val="magenta"/>
        </w:rPr>
        <w:instrText>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w:instrText>
      </w:r>
      <w:r w:rsidRPr="00092D3C">
        <w:rPr>
          <w:rFonts w:ascii="Arial" w:hAnsi="Arial" w:cs="Arial"/>
          <w:highlight w:val="magenta"/>
        </w:rPr>
        <w:instrText>ﬀ</w:instrText>
      </w:r>
      <w:r w:rsidRPr="00092D3C">
        <w:rPr>
          <w:highlight w:val="magenta"/>
        </w:rPr>
        <w:instrText xml:space="preserve">erence: </w:instrText>
      </w:r>
      <w:r w:rsidRPr="00092D3C">
        <w:rPr>
          <w:rFonts w:ascii="Aptos" w:hAnsi="Aptos" w:cs="Aptos"/>
          <w:highlight w:val="magenta"/>
        </w:rPr>
        <w:instrText>−</w:instrText>
      </w:r>
      <w:r w:rsidRPr="00092D3C">
        <w:rPr>
          <w:highlight w:val="magenta"/>
        </w:rPr>
        <w:instrText xml:space="preserve">84.5; 95% CI, </w:instrText>
      </w:r>
      <w:r w:rsidRPr="00092D3C">
        <w:rPr>
          <w:rFonts w:ascii="Aptos" w:hAnsi="Aptos" w:cs="Aptos"/>
          <w:highlight w:val="magenta"/>
        </w:rPr>
        <w:instrText>−</w:instrText>
      </w:r>
      <w:r w:rsidRPr="00092D3C">
        <w:rPr>
          <w:highlight w:val="magenta"/>
        </w:rPr>
        <w:instrText xml:space="preserve">148.1 to </w:instrText>
      </w:r>
      <w:r w:rsidRPr="00092D3C">
        <w:rPr>
          <w:rFonts w:ascii="Aptos" w:hAnsi="Aptos" w:cs="Aptos"/>
          <w:highlight w:val="magenta"/>
        </w:rPr>
        <w:instrText>−</w:instrText>
      </w:r>
      <w:r w:rsidRPr="00092D3C">
        <w:rPr>
          <w:highlight w:val="magenta"/>
        </w:rPr>
        <w:instrText>20.9). Also, there was a reduction in plasma levels of angiopoietin-2 (between-group di</w:instrText>
      </w:r>
      <w:r w:rsidRPr="00092D3C">
        <w:rPr>
          <w:rFonts w:ascii="Arial" w:hAnsi="Arial" w:cs="Arial"/>
          <w:highlight w:val="magenta"/>
        </w:rPr>
        <w:instrText>ﬀ</w:instrText>
      </w:r>
      <w:r w:rsidRPr="00092D3C">
        <w:rPr>
          <w:highlight w:val="magenta"/>
        </w:rPr>
        <w:instrText xml:space="preserve">erence: </w:instrText>
      </w:r>
      <w:r w:rsidRPr="00092D3C">
        <w:rPr>
          <w:rFonts w:ascii="Aptos" w:hAnsi="Aptos" w:cs="Aptos"/>
          <w:highlight w:val="magenta"/>
        </w:rPr>
        <w:instrText>−</w:instrText>
      </w:r>
      <w:r w:rsidRPr="00092D3C">
        <w:rPr>
          <w:highlight w:val="magenta"/>
        </w:rPr>
        <w:instrText xml:space="preserve">0.48; 95% CI, </w:instrText>
      </w:r>
      <w:r w:rsidRPr="00092D3C">
        <w:rPr>
          <w:rFonts w:ascii="Aptos" w:hAnsi="Aptos" w:cs="Aptos"/>
          <w:highlight w:val="magenta"/>
        </w:rPr>
        <w:instrText>−</w:instrText>
      </w:r>
      <w:r w:rsidRPr="00092D3C">
        <w:rPr>
          <w:highlight w:val="magenta"/>
        </w:rPr>
        <w:instrText xml:space="preserve">1.03 to </w:instrText>
      </w:r>
      <w:r w:rsidRPr="00092D3C">
        <w:rPr>
          <w:rFonts w:ascii="Aptos" w:hAnsi="Aptos" w:cs="Aptos"/>
          <w:highlight w:val="magenta"/>
        </w:rPr>
        <w:instrText>−</w:instrText>
      </w:r>
      <w:r w:rsidRPr="00092D3C">
        <w:rPr>
          <w:highlight w:val="magenta"/>
        </w:rPr>
        <w:instrText>0.097). Moreover, there was a signi</w:instrText>
      </w:r>
      <w:r w:rsidRPr="00092D3C">
        <w:rPr>
          <w:rFonts w:ascii="Aptos" w:hAnsi="Aptos" w:cs="Aptos"/>
          <w:highlight w:val="magenta"/>
        </w:rPr>
        <w:instrText>ﬁ</w:instrText>
      </w:r>
      <w:r w:rsidRPr="00092D3C">
        <w:rPr>
          <w:highlight w:val="magenta"/>
        </w:rPr>
        <w:instrText>cant reduction in mean blood pressure at rest (between-group di</w:instrText>
      </w:r>
      <w:r w:rsidRPr="00092D3C">
        <w:rPr>
          <w:rFonts w:ascii="Arial" w:hAnsi="Arial" w:cs="Arial"/>
          <w:highlight w:val="magenta"/>
        </w:rPr>
        <w:instrText>ﬀ</w:instrText>
      </w:r>
      <w:r w:rsidRPr="00092D3C">
        <w:rPr>
          <w:highlight w:val="magenta"/>
        </w:rPr>
        <w:instrText xml:space="preserve">erence: </w:instrText>
      </w:r>
      <w:r w:rsidRPr="00092D3C">
        <w:rPr>
          <w:rFonts w:ascii="Aptos" w:hAnsi="Aptos" w:cs="Aptos"/>
          <w:highlight w:val="magenta"/>
        </w:rPr>
        <w:instrText>−</w:instrText>
      </w:r>
      <w:r w:rsidRPr="00092D3C">
        <w:rPr>
          <w:highlight w:val="magenta"/>
        </w:rPr>
        <w:instrText xml:space="preserve">12.2; 95%CI, </w:instrText>
      </w:r>
      <w:r w:rsidRPr="00092D3C">
        <w:rPr>
          <w:rFonts w:ascii="Aptos" w:hAnsi="Aptos" w:cs="Aptos"/>
          <w:highlight w:val="magenta"/>
        </w:rPr>
        <w:instrText>−</w:instrText>
      </w:r>
      <w:r w:rsidRPr="00092D3C">
        <w:rPr>
          <w:highlight w:val="magenta"/>
        </w:rPr>
        <w:instrText xml:space="preserve">17.8 to </w:instrText>
      </w:r>
      <w:r w:rsidRPr="00092D3C">
        <w:rPr>
          <w:rFonts w:ascii="Aptos" w:hAnsi="Aptos" w:cs="Aptos"/>
          <w:highlight w:val="magenta"/>
        </w:rPr>
        <w:instrText>−</w:instrText>
      </w:r>
      <w:r w:rsidRPr="00092D3C">
        <w:rPr>
          <w:highlight w:val="magenta"/>
        </w:rPr>
        <w:instrText>6.6) associated with a reduction in endothelin-1 levels (between-group di</w:instrText>
      </w:r>
      <w:r w:rsidRPr="00092D3C">
        <w:rPr>
          <w:rFonts w:ascii="Arial" w:hAnsi="Arial" w:cs="Arial"/>
          <w:highlight w:val="magenta"/>
        </w:rPr>
        <w:instrText>ﬀ</w:instrText>
      </w:r>
      <w:r w:rsidRPr="00092D3C">
        <w:rPr>
          <w:highlight w:val="magenta"/>
        </w:rPr>
        <w:instrText xml:space="preserve">erence: </w:instrText>
      </w:r>
      <w:r w:rsidRPr="00092D3C">
        <w:rPr>
          <w:rFonts w:ascii="Aptos" w:hAnsi="Aptos" w:cs="Aptos"/>
          <w:highlight w:val="magenta"/>
        </w:rPr>
        <w:instrText>−</w:instrText>
      </w:r>
      <w:r w:rsidRPr="00092D3C">
        <w:rPr>
          <w:highlight w:val="magenta"/>
        </w:rPr>
        <w:instrText xml:space="preserve">0.164; 95% CI, </w:instrText>
      </w:r>
      <w:r w:rsidRPr="00092D3C">
        <w:rPr>
          <w:rFonts w:ascii="Aptos" w:hAnsi="Aptos" w:cs="Aptos"/>
          <w:highlight w:val="magenta"/>
        </w:rPr>
        <w:instrText>−</w:instrText>
      </w:r>
      <w:r w:rsidRPr="00092D3C">
        <w:rPr>
          <w:highlight w:val="magenta"/>
        </w:rPr>
        <w:instrText xml:space="preserve">0.293 to </w:instrText>
      </w:r>
      <w:r w:rsidRPr="00092D3C">
        <w:rPr>
          <w:rFonts w:ascii="Aptos" w:hAnsi="Aptos" w:cs="Aptos"/>
          <w:highlight w:val="magenta"/>
        </w:rPr>
        <w:instrText>−</w:instrText>
      </w:r>
      <w:r w:rsidRPr="00092D3C">
        <w:rPr>
          <w:highlight w:val="magenta"/>
        </w:rPr>
        <w:instrText>0.034). There was no di</w:instrText>
      </w:r>
      <w:r w:rsidRPr="00092D3C">
        <w:rPr>
          <w:rFonts w:ascii="Arial" w:hAnsi="Arial" w:cs="Arial"/>
          <w:highlight w:val="magenta"/>
        </w:rPr>
        <w:instrText>ﬀ</w:instrText>
      </w:r>
      <w:r w:rsidRPr="00092D3C">
        <w:rPr>
          <w:highlight w:val="magenta"/>
        </w:rPr>
        <w:instrText xml:space="preserve">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Pr="00092D3C">
        <w:rPr>
          <w:highlight w:val="magenta"/>
        </w:rPr>
        <w:fldChar w:fldCharType="separate"/>
      </w:r>
      <w:r w:rsidRPr="00092D3C">
        <w:rPr>
          <w:rFonts w:ascii="Aptos" w:hAnsi="Aptos"/>
          <w:highlight w:val="magenta"/>
        </w:rPr>
        <w:t>(Campos et al., 2018)</w:t>
      </w:r>
      <w:r w:rsidRPr="00092D3C">
        <w:rPr>
          <w:highlight w:val="magenta"/>
        </w:rPr>
        <w:fldChar w:fldCharType="end"/>
      </w:r>
    </w:p>
    <w:p w14:paraId="5CAF490B" w14:textId="77777777" w:rsidR="00092D3C" w:rsidRPr="00092D3C" w:rsidRDefault="00092D3C" w:rsidP="00092D3C">
      <w:pPr>
        <w:pStyle w:val="Compact"/>
        <w:numPr>
          <w:ilvl w:val="1"/>
          <w:numId w:val="1"/>
        </w:numPr>
        <w:rPr>
          <w:highlight w:val="magenta"/>
        </w:rPr>
      </w:pPr>
      <w:r w:rsidRPr="00092D3C">
        <w:rPr>
          <w:highlight w:val="magenta"/>
        </w:rPr>
        <w:t xml:space="preserve">CHF </w:t>
      </w:r>
      <w:r w:rsidRPr="00092D3C">
        <w:rPr>
          <w:highlight w:val="magenta"/>
        </w:rPr>
        <w:fldChar w:fldCharType="begin"/>
      </w:r>
      <w:r w:rsidRPr="00092D3C">
        <w:rPr>
          <w:highlight w:val="magenta"/>
        </w:rPr>
        <w:instrText xml:space="preserve"> ADDIN ZOTERO_ITEM CSL_CITATION {"citationID":"00000042","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rsidRPr="00092D3C">
        <w:rPr>
          <w:highlight w:val="magenta"/>
        </w:rPr>
        <w:fldChar w:fldCharType="separate"/>
      </w:r>
      <w:r w:rsidRPr="00092D3C">
        <w:rPr>
          <w:rFonts w:ascii="Aptos" w:hAnsi="Aptos"/>
          <w:highlight w:val="magenta"/>
        </w:rPr>
        <w:t>(</w:t>
      </w:r>
      <w:proofErr w:type="spellStart"/>
      <w:r w:rsidRPr="00092D3C">
        <w:rPr>
          <w:rFonts w:ascii="Aptos" w:hAnsi="Aptos"/>
          <w:highlight w:val="magenta"/>
        </w:rPr>
        <w:t>Trevizan</w:t>
      </w:r>
      <w:proofErr w:type="spellEnd"/>
      <w:r w:rsidRPr="00092D3C">
        <w:rPr>
          <w:rFonts w:ascii="Aptos" w:hAnsi="Aptos"/>
          <w:highlight w:val="magenta"/>
        </w:rPr>
        <w:t xml:space="preserve"> et al., 2021)</w:t>
      </w:r>
      <w:r w:rsidRPr="00092D3C">
        <w:rPr>
          <w:highlight w:val="magenta"/>
        </w:rPr>
        <w:fldChar w:fldCharType="end"/>
      </w:r>
    </w:p>
    <w:p w14:paraId="4B9214B8" w14:textId="77777777" w:rsidR="00092D3C" w:rsidRPr="00092D3C" w:rsidRDefault="00092D3C" w:rsidP="00092D3C">
      <w:pPr>
        <w:pStyle w:val="Compact"/>
        <w:numPr>
          <w:ilvl w:val="1"/>
          <w:numId w:val="1"/>
        </w:numPr>
        <w:rPr>
          <w:highlight w:val="magenta"/>
        </w:rPr>
      </w:pPr>
      <w:r w:rsidRPr="00092D3C">
        <w:rPr>
          <w:highlight w:val="magenta"/>
        </w:rPr>
        <w:fldChar w:fldCharType="begin"/>
      </w:r>
      <w:r w:rsidRPr="00092D3C">
        <w:rPr>
          <w:highlight w:val="magenta"/>
        </w:rPr>
        <w:instrText xml:space="preserve"> ADDIN ZOTERO_ITEM CSL_CITATION {"citationID":"00000043","properties":{"unsorted":false,"formattedCitation":"(Chen et al., 2023)","plainCitation":"(Chen et al., 2023)","noteIndex":0},"citationItems":[{"id":73,"uris":["http://zotero.org/users/12301744/items/SWW54USS"],"itemData":{"id":73,"type":"article-journal","abstract":"Purpose  Obstructive sleep apnea (OSA) is frequently accompanied by hypertension, resulting in cardiovascular comorbidities. Continuous positive airway pressure is a standard therapy for OSA but has poor adherence. Inspiratory muscle training (IMT) may reduce airway collapsibility and sympathetic output, which may decrease OSA severity and blood pressure. In this meta-analysis of randomized controlled trials (RCTs), we evaluated the efficacy of IMT in patients with OSA.\nMethods  We searched PubMed, EMBASE, Cochrane Library, Web of Science, and ClinicalTrials.gov databases for relevant RCTs published before November 2022.\nResults  Seven RCTs with a total of 160 patients with OSA were included. Compared with the control group, the IMT group exhibited significantly lower systolic and diastolic blood pressure (mean difference [MD]:</w:instrText>
      </w:r>
      <w:r w:rsidRPr="00092D3C">
        <w:rPr>
          <w:rFonts w:ascii="Arial" w:hAnsi="Arial" w:cs="Arial"/>
          <w:highlight w:val="magenta"/>
        </w:rPr>
        <w:instrText> </w:instrText>
      </w:r>
      <w:r w:rsidRPr="00092D3C">
        <w:rPr>
          <w:rFonts w:ascii="Aptos" w:hAnsi="Aptos" w:cs="Aptos"/>
          <w:highlight w:val="magenta"/>
        </w:rPr>
        <w:instrText>−</w:instrText>
      </w:r>
      <w:r w:rsidRPr="00092D3C">
        <w:rPr>
          <w:rFonts w:ascii="Arial" w:hAnsi="Arial" w:cs="Arial"/>
          <w:highlight w:val="magenta"/>
        </w:rPr>
        <w:instrText> </w:instrText>
      </w:r>
      <w:r w:rsidRPr="00092D3C">
        <w:rPr>
          <w:highlight w:val="magenta"/>
        </w:rPr>
        <w:instrText>10.77 and</w:instrText>
      </w:r>
      <w:r w:rsidRPr="00092D3C">
        <w:rPr>
          <w:rFonts w:ascii="Arial" w:hAnsi="Arial" w:cs="Arial"/>
          <w:highlight w:val="magenta"/>
        </w:rPr>
        <w:instrText> </w:instrText>
      </w:r>
      <w:r w:rsidRPr="00092D3C">
        <w:rPr>
          <w:rFonts w:ascii="Aptos" w:hAnsi="Aptos" w:cs="Aptos"/>
          <w:highlight w:val="magenta"/>
        </w:rPr>
        <w:instrText>−</w:instrText>
      </w:r>
      <w:r w:rsidRPr="00092D3C">
        <w:rPr>
          <w:rFonts w:ascii="Arial" w:hAnsi="Arial" w:cs="Arial"/>
          <w:highlight w:val="magenta"/>
        </w:rPr>
        <w:instrText> </w:instrText>
      </w:r>
      <w:r w:rsidRPr="00092D3C">
        <w:rPr>
          <w:highlight w:val="magenta"/>
        </w:rPr>
        <w:instrText>4.58 mmHg, respectively), plasma catecholamine levels (MD:</w:instrText>
      </w:r>
      <w:r w:rsidRPr="00092D3C">
        <w:rPr>
          <w:rFonts w:ascii="Arial" w:hAnsi="Arial" w:cs="Arial"/>
          <w:highlight w:val="magenta"/>
        </w:rPr>
        <w:instrText> </w:instrText>
      </w:r>
      <w:r w:rsidRPr="00092D3C">
        <w:rPr>
          <w:rFonts w:ascii="Aptos" w:hAnsi="Aptos" w:cs="Aptos"/>
          <w:highlight w:val="magenta"/>
        </w:rPr>
        <w:instrText>−</w:instrText>
      </w:r>
      <w:r w:rsidRPr="00092D3C">
        <w:rPr>
          <w:rFonts w:ascii="Arial" w:hAnsi="Arial" w:cs="Arial"/>
          <w:highlight w:val="magenta"/>
        </w:rPr>
        <w:instrText> </w:instrText>
      </w:r>
      <w:r w:rsidRPr="00092D3C">
        <w:rPr>
          <w:highlight w:val="magenta"/>
        </w:rPr>
        <w:instrText>128.64 pg/mL), Pittsburgh Sleep Quality Index (MD:</w:instrText>
      </w:r>
      <w:r w:rsidRPr="00092D3C">
        <w:rPr>
          <w:rFonts w:ascii="Arial" w:hAnsi="Arial" w:cs="Arial"/>
          <w:highlight w:val="magenta"/>
        </w:rPr>
        <w:instrText> </w:instrText>
      </w:r>
      <w:r w:rsidRPr="00092D3C">
        <w:rPr>
          <w:rFonts w:ascii="Aptos" w:hAnsi="Aptos" w:cs="Aptos"/>
          <w:highlight w:val="magenta"/>
        </w:rPr>
        <w:instrText>−</w:instrText>
      </w:r>
      <w:r w:rsidRPr="00092D3C">
        <w:rPr>
          <w:rFonts w:ascii="Arial" w:hAnsi="Arial" w:cs="Arial"/>
          <w:highlight w:val="magenta"/>
        </w:rPr>
        <w:instrText> </w:instrText>
      </w:r>
      <w:r w:rsidRPr="00092D3C">
        <w:rPr>
          <w:highlight w:val="magenta"/>
        </w:rPr>
        <w:instrText>3.06), and Epworth Sleepiness Scale score (MD:</w:instrText>
      </w:r>
      <w:r w:rsidRPr="00092D3C">
        <w:rPr>
          <w:rFonts w:ascii="Arial" w:hAnsi="Arial" w:cs="Arial"/>
          <w:highlight w:val="magenta"/>
        </w:rPr>
        <w:instrText> </w:instrText>
      </w:r>
      <w:r w:rsidRPr="00092D3C">
        <w:rPr>
          <w:rFonts w:ascii="Aptos" w:hAnsi="Aptos" w:cs="Aptos"/>
          <w:highlight w:val="magenta"/>
        </w:rPr>
        <w:instrText>−</w:instrText>
      </w:r>
      <w:r w:rsidRPr="00092D3C">
        <w:rPr>
          <w:rFonts w:ascii="Arial" w:hAnsi="Arial" w:cs="Arial"/>
          <w:highlight w:val="magenta"/>
        </w:rPr>
        <w:instrText> </w:instrText>
      </w:r>
      <w:r w:rsidRPr="00092D3C">
        <w:rPr>
          <w:highlight w:val="magenta"/>
        </w:rPr>
        <w:instrText>4.37). No significant between-group differences were observed in the apnea</w:instrText>
      </w:r>
      <w:r w:rsidRPr="00092D3C">
        <w:rPr>
          <w:rFonts w:ascii="Aptos" w:hAnsi="Aptos" w:cs="Aptos"/>
          <w:highlight w:val="magenta"/>
        </w:rPr>
        <w:instrText>–</w:instrText>
      </w:r>
      <w:r w:rsidRPr="00092D3C">
        <w:rPr>
          <w:highlight w:val="magenta"/>
        </w:rPr>
        <w:instrText xml:space="preserve">hypopnea index, forced vital capacity (FVC), ratio of forced expiratory volume in 1 s to FVC, or adverse effects. The data indicate comprehensive evidence regarding the efficacy of IMT for OSA. However, the level of certainty (LOC) remains low.\nConclusion  IMT improved blood pressure- and sleep-related outcomes without causing adverse effects and may thus be a reasonable option for lowering blood pressure in patients with OSA. However, additional studies with larger sample sizes and rigorous study designs are warranted to increase the LOC.","container-title":"Sleep and Breathing","DOI":"10.1007/s11325-022-02773-1","ISSN":"1520-9512, 1522-1709","issue":"5","journalAbbreviation":"Sleep Breath","language":"en","note":"number: 5","page":"1953-1966","source":"DOI.org (Crossref)","title":"Effects of inspiratory muscle training on blood pressure- and sleep-related outcomes in patients with obstructive sleep apnea: a meta-analysis of randomized controlled trials","title-short":"Effects of inspiratory muscle training on blood pressure- and sleep-related outcomes in patients with obstructive sleep apnea","volume":"27","author":[{"family":"Chen","given":"Tzu-Ang"},{"family":"Mao","given":"Sheng-Ting"},{"family":"Lin","given":"Huei-Chen"},{"family":"Liu","given":"Wen-Te"},{"family":"Tam","given":"Ka-Wai"},{"family":"Tsai","given":"Cheng-Yu"},{"family":"Kuan","given":"Yi-Chun"}],"issued":{"date-parts":[["2023",10]]},"citation-key":"Chen2023EffectsInspiratoryMuscle"},"prefix":""}],"schema":"https://github.com/citation-style-language/schema/raw/master/csl-citation.json"} </w:instrText>
      </w:r>
      <w:r w:rsidRPr="00092D3C">
        <w:rPr>
          <w:highlight w:val="magenta"/>
        </w:rPr>
        <w:fldChar w:fldCharType="separate"/>
      </w:r>
      <w:r w:rsidRPr="00092D3C">
        <w:rPr>
          <w:rFonts w:ascii="Aptos" w:hAnsi="Aptos"/>
          <w:highlight w:val="magenta"/>
        </w:rPr>
        <w:t>(Chen et al., 2023)</w:t>
      </w:r>
      <w:r w:rsidRPr="00092D3C">
        <w:rPr>
          <w:highlight w:val="magenta"/>
        </w:rPr>
        <w:fldChar w:fldCharType="end"/>
      </w:r>
    </w:p>
    <w:p w14:paraId="3E31BBFF" w14:textId="77777777" w:rsidR="00092D3C" w:rsidRPr="00092D3C" w:rsidRDefault="00092D3C" w:rsidP="00092D3C">
      <w:pPr>
        <w:pStyle w:val="Compact"/>
        <w:numPr>
          <w:ilvl w:val="1"/>
          <w:numId w:val="1"/>
        </w:numPr>
        <w:rPr>
          <w:highlight w:val="magenta"/>
        </w:rPr>
      </w:pPr>
      <w:r w:rsidRPr="00092D3C">
        <w:rPr>
          <w:highlight w:val="magenta"/>
        </w:rPr>
        <w:t xml:space="preserve">Long COVID </w:t>
      </w:r>
      <w:r w:rsidRPr="00092D3C">
        <w:rPr>
          <w:highlight w:val="magenta"/>
        </w:rPr>
        <w:fldChar w:fldCharType="begin"/>
      </w:r>
      <w:r w:rsidRPr="00092D3C">
        <w:rPr>
          <w:highlight w:val="magenta"/>
        </w:rPr>
        <w:instrText xml:space="preserve"> ADDIN ZOTERO_ITEM CSL_CITATION {"citationID":"00000044","properties":{"unsorted":false,"formattedCitation":"(McNarry et al., 2022)","plainCitation":"(McNarry et al., 2022)","noteIndex":0},"citationItems":[{"id":70,"uris":["http://zotero.org/users/12301744/items/BIB6BDJK"],"itemData":{"id":70,"type":"article-journal","abstract":"BACKGROUND: Many people recovering from coronavirus disease 2019 (COVID-19) experience prolonged symptoms, particularly breathlessness. We urgently need to identify safe and effective COVID-19 rehabilitative strategies. The aim of the current study was to investigate the potential rehabilitative role of inspiratory muscle training (IMT).\nMETHODS: 281 adults (age 46.6±12.2</w:instrText>
      </w:r>
      <w:r w:rsidRPr="00092D3C">
        <w:rPr>
          <w:rFonts w:ascii="Arial" w:hAnsi="Arial" w:cs="Arial"/>
          <w:highlight w:val="magenta"/>
        </w:rPr>
        <w:instrText> </w:instrText>
      </w:r>
      <w:r w:rsidRPr="00092D3C">
        <w:rPr>
          <w:highlight w:val="magenta"/>
        </w:rPr>
        <w:instrText>years; 88% female) recovering from self-reported COVID-19 (9.0</w:instrText>
      </w:r>
      <w:r w:rsidRPr="00092D3C">
        <w:rPr>
          <w:rFonts w:ascii="Aptos" w:hAnsi="Aptos" w:cs="Aptos"/>
          <w:highlight w:val="magenta"/>
        </w:rPr>
        <w:instrText>±</w:instrText>
      </w:r>
      <w:r w:rsidRPr="00092D3C">
        <w:rPr>
          <w:highlight w:val="magenta"/>
        </w:rPr>
        <w:instrText>4.2</w:instrText>
      </w:r>
      <w:r w:rsidRPr="00092D3C">
        <w:rPr>
          <w:rFonts w:ascii="Arial" w:hAnsi="Arial" w:cs="Arial"/>
          <w:highlight w:val="magenta"/>
        </w:rPr>
        <w:instrText> </w:instrText>
      </w:r>
      <w:r w:rsidRPr="00092D3C">
        <w:rPr>
          <w:highlight w:val="magenta"/>
        </w:rPr>
        <w:instrText xml:space="preserve">months post-acute infection) were randomised 4:1 to an 8-week IMT or a \"usual care\" waitlist control arm. Health-related quality-of-life and breathlessness questionnaires (King's Brief Interstitial Lung Disease (K-BILD) and Transition Dyspnoea Index (TDI)), respiratory muscle strength, and fitness (Chester Step Test) were assessed pre- and post-intervention. The primary end-point was K-BILD total score, with the K-BILD domains and TDI being key secondary outcomes.\nRESULTS: According to intention to treat, there was no difference between groups in K-BILD total score post-intervention (control: 59.5±12.4; IMT: 58.2±12.3; p&lt;0.05) but IMT elicited clinically meaningful improvements in the K-BILD domains for breathlessness (control: 59.8±12.6; IMT: 62.2±16.2; p&lt;0.05) and chest symptoms (control: 59.2±18.7; IMT: 64.5±18.2; p&lt;0.05), along with clinically meaningful improvements in breathlessness according to TDI (control: 0.9±1.7 versus 2.0±2.0; p&lt;0.05). IMT also improved respiratory muscle strength and estimated aerobic fitness.\nCONCLUSIONS: IMT may represent an important home-based rehabilitation strategy for wider implementation as part of COVID-19 rehabilitative strategies. Given the diverse nature of long COVID, further research is warranted on the individual responses to rehabilitation; the withdrawal rate herein highlights that no one strategy is likely to be appropriate for all.","container-title":"The European Respiratory Journal","DOI":"10.1183/13993003.03101-2021","ISSN":"1399-3003","issue":"4","journalAbbreviation":"Eur Respir J","language":"eng","note":"number: 4\nPMID: 35236727\nPMCID: PMC8900538","page":"2103101","source":"PubMed","title":"Inspiratory muscle training enhances recovery post-COVID-19: a randomised controlled trial","title-short":"Inspiratory muscle training enhances recovery post-COVID-19","volume":"60","author":[{"family":"McNarry","given":"Melitta A."},{"family":"Berg","given":"Ronan M. G."},{"family":"Shelley","given":"James"},{"family":"Hudson","given":"Joanne"},{"family":"Saynor","given":"Zoe L."},{"family":"Duckers","given":"Jamie"},{"family":"Lewis","given":"Keir"},{"family":"Davies","given":"Gwyneth A."},{"family":"Mackintosh","given":"Kelly A."}],"issued":{"date-parts":[["2022",10]]},"citation-key":"McNarry2022InspiratoryMuscleTraining"},"prefix":""}],"schema":"https://github.com/citation-style-language/schema/raw/master/csl-citation.json"} </w:instrText>
      </w:r>
      <w:r w:rsidRPr="00092D3C">
        <w:rPr>
          <w:highlight w:val="magenta"/>
        </w:rPr>
        <w:fldChar w:fldCharType="separate"/>
      </w:r>
      <w:r w:rsidRPr="00092D3C">
        <w:rPr>
          <w:rFonts w:ascii="Aptos" w:hAnsi="Aptos"/>
          <w:highlight w:val="magenta"/>
        </w:rPr>
        <w:t>(</w:t>
      </w:r>
      <w:proofErr w:type="spellStart"/>
      <w:r w:rsidRPr="00092D3C">
        <w:rPr>
          <w:rFonts w:ascii="Aptos" w:hAnsi="Aptos"/>
          <w:highlight w:val="magenta"/>
        </w:rPr>
        <w:t>McNarry</w:t>
      </w:r>
      <w:proofErr w:type="spellEnd"/>
      <w:r w:rsidRPr="00092D3C">
        <w:rPr>
          <w:rFonts w:ascii="Aptos" w:hAnsi="Aptos"/>
          <w:highlight w:val="magenta"/>
        </w:rPr>
        <w:t xml:space="preserve"> et al., 2022)</w:t>
      </w:r>
      <w:r w:rsidRPr="00092D3C">
        <w:rPr>
          <w:highlight w:val="magenta"/>
        </w:rPr>
        <w:fldChar w:fldCharType="end"/>
      </w:r>
    </w:p>
    <w:p w14:paraId="150607B9" w14:textId="77777777" w:rsidR="00092D3C" w:rsidRPr="00092D3C" w:rsidRDefault="00092D3C" w:rsidP="00092D3C">
      <w:pPr>
        <w:pStyle w:val="Compact"/>
        <w:numPr>
          <w:ilvl w:val="1"/>
          <w:numId w:val="1"/>
        </w:numPr>
        <w:rPr>
          <w:highlight w:val="magenta"/>
        </w:rPr>
      </w:pPr>
      <w:r w:rsidRPr="00092D3C">
        <w:rPr>
          <w:highlight w:val="magenta"/>
        </w:rPr>
        <w:fldChar w:fldCharType="begin"/>
      </w:r>
      <w:r w:rsidRPr="00092D3C">
        <w:rPr>
          <w:highlight w:val="magenta"/>
        </w:rPr>
        <w:instrText xml:space="preserve"> ADDIN ZOTERO_ITEM CSL_CITATION {"citationID":"00000045","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w:instrText>
      </w:r>
      <w:r w:rsidRPr="00092D3C">
        <w:rPr>
          <w:rFonts w:ascii="Arial" w:hAnsi="Arial" w:cs="Arial"/>
          <w:highlight w:val="magenta"/>
        </w:rPr>
        <w:instrText> </w:instrText>
      </w:r>
      <w:r w:rsidRPr="00092D3C">
        <w:rPr>
          <w:highlight w:val="magenta"/>
        </w:rPr>
        <w:instrText>=</w:instrText>
      </w:r>
      <w:r w:rsidRPr="00092D3C">
        <w:rPr>
          <w:rFonts w:ascii="Arial" w:hAnsi="Arial" w:cs="Arial"/>
          <w:highlight w:val="magenta"/>
        </w:rPr>
        <w:instrText> </w:instrText>
      </w:r>
      <w:r w:rsidRPr="00092D3C">
        <w:rPr>
          <w:highlight w:val="magenta"/>
        </w:rPr>
        <w:instrText>47</w:instrText>
      </w:r>
      <w:r w:rsidRPr="00092D3C">
        <w:rPr>
          <w:rFonts w:ascii="Arial" w:hAnsi="Arial" w:cs="Arial"/>
          <w:highlight w:val="magenta"/>
        </w:rPr>
        <w:instrText> </w:instrText>
      </w:r>
      <w:r w:rsidRPr="00092D3C">
        <w:rPr>
          <w:rFonts w:ascii="Aptos" w:hAnsi="Aptos" w:cs="Aptos"/>
          <w:highlight w:val="magenta"/>
        </w:rPr>
        <w:instrText>±</w:instrText>
      </w:r>
      <w:r w:rsidRPr="00092D3C">
        <w:rPr>
          <w:rFonts w:ascii="Arial" w:hAnsi="Arial" w:cs="Arial"/>
          <w:highlight w:val="magenta"/>
        </w:rPr>
        <w:instrText> </w:instrText>
      </w:r>
      <w:r w:rsidRPr="00092D3C">
        <w:rPr>
          <w:highlight w:val="magenta"/>
        </w:rPr>
        <w:instrText xml:space="preserve">19% predicted; Pimax </w:instrText>
      </w:r>
      <w:r w:rsidRPr="00092D3C">
        <w:rPr>
          <w:rFonts w:ascii="Arial" w:hAnsi="Arial" w:cs="Arial"/>
          <w:highlight w:val="magenta"/>
        </w:rPr>
        <w:instrText> </w:instrText>
      </w:r>
      <w:r w:rsidRPr="00092D3C">
        <w:rPr>
          <w:highlight w:val="magenta"/>
        </w:rPr>
        <w:instrText>=</w:instrText>
      </w:r>
      <w:r w:rsidRPr="00092D3C">
        <w:rPr>
          <w:rFonts w:ascii="Arial" w:hAnsi="Arial" w:cs="Arial"/>
          <w:highlight w:val="magenta"/>
        </w:rPr>
        <w:instrText> </w:instrText>
      </w:r>
      <w:r w:rsidRPr="00092D3C">
        <w:rPr>
          <w:highlight w:val="magenta"/>
        </w:rPr>
        <w:instrText>-59</w:instrText>
      </w:r>
      <w:r w:rsidRPr="00092D3C">
        <w:rPr>
          <w:rFonts w:ascii="Arial" w:hAnsi="Arial" w:cs="Arial"/>
          <w:highlight w:val="magenta"/>
        </w:rPr>
        <w:instrText> </w:instrText>
      </w:r>
      <w:r w:rsidRPr="00092D3C">
        <w:rPr>
          <w:rFonts w:ascii="Aptos" w:hAnsi="Aptos" w:cs="Aptos"/>
          <w:highlight w:val="magenta"/>
        </w:rPr>
        <w:instrText>±</w:instrText>
      </w:r>
      <w:r w:rsidRPr="00092D3C">
        <w:rPr>
          <w:rFonts w:ascii="Arial" w:hAnsi="Arial" w:cs="Arial"/>
          <w:highlight w:val="magenta"/>
        </w:rPr>
        <w:instrText> </w:instrText>
      </w:r>
      <w:r w:rsidRPr="00092D3C">
        <w:rPr>
          <w:highlight w:val="magenta"/>
        </w:rPr>
        <w:instrText>14 cmH2O; cycle ergometer peak work rate</w:instrText>
      </w:r>
      <w:r w:rsidRPr="00092D3C">
        <w:rPr>
          <w:rFonts w:ascii="Arial" w:hAnsi="Arial" w:cs="Arial"/>
          <w:highlight w:val="magenta"/>
        </w:rPr>
        <w:instrText> </w:instrText>
      </w:r>
      <w:r w:rsidRPr="00092D3C">
        <w:rPr>
          <w:highlight w:val="magenta"/>
        </w:rPr>
        <w:instrText>=</w:instrText>
      </w:r>
      <w:r w:rsidRPr="00092D3C">
        <w:rPr>
          <w:rFonts w:ascii="Arial" w:hAnsi="Arial" w:cs="Arial"/>
          <w:highlight w:val="magenta"/>
        </w:rPr>
        <w:instrText> </w:instrText>
      </w:r>
      <w:r w:rsidRPr="00092D3C">
        <w:rPr>
          <w:highlight w:val="magenta"/>
        </w:rPr>
        <w:instrText>47</w:instrText>
      </w:r>
      <w:r w:rsidRPr="00092D3C">
        <w:rPr>
          <w:rFonts w:ascii="Arial" w:hAnsi="Arial" w:cs="Arial"/>
          <w:highlight w:val="magenta"/>
        </w:rPr>
        <w:instrText> </w:instrText>
      </w:r>
      <w:r w:rsidRPr="00092D3C">
        <w:rPr>
          <w:rFonts w:ascii="Aptos" w:hAnsi="Aptos" w:cs="Aptos"/>
          <w:highlight w:val="magenta"/>
        </w:rPr>
        <w:instrText>±</w:instrText>
      </w:r>
      <w:r w:rsidRPr="00092D3C">
        <w:rPr>
          <w:rFonts w:ascii="Arial" w:hAnsi="Arial" w:cs="Arial"/>
          <w:highlight w:val="magenta"/>
        </w:rPr>
        <w:instrText> </w:instrText>
      </w:r>
      <w:r w:rsidRPr="00092D3C">
        <w:rPr>
          <w:highlight w:val="magenta"/>
        </w:rPr>
        <w:instrText xml:space="preserve">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rsidRPr="00092D3C">
        <w:rPr>
          <w:highlight w:val="magenta"/>
        </w:rPr>
        <w:fldChar w:fldCharType="separate"/>
      </w:r>
      <w:r w:rsidRPr="00092D3C">
        <w:rPr>
          <w:rFonts w:ascii="Aptos" w:hAnsi="Aptos"/>
          <w:highlight w:val="magenta"/>
        </w:rPr>
        <w:t>(Langer et al., 2018)</w:t>
      </w:r>
      <w:r w:rsidRPr="00092D3C">
        <w:rPr>
          <w:highlight w:val="magenta"/>
        </w:rPr>
        <w:fldChar w:fldCharType="end"/>
      </w:r>
    </w:p>
    <w:p w14:paraId="2362EEC5" w14:textId="77777777" w:rsidR="00092D3C" w:rsidRPr="00092D3C" w:rsidRDefault="00092D3C" w:rsidP="00092D3C">
      <w:pPr>
        <w:pStyle w:val="Compact"/>
        <w:numPr>
          <w:ilvl w:val="1"/>
          <w:numId w:val="1"/>
        </w:numPr>
        <w:rPr>
          <w:highlight w:val="magenta"/>
        </w:rPr>
      </w:pPr>
      <w:r w:rsidRPr="00092D3C">
        <w:rPr>
          <w:highlight w:val="magenta"/>
        </w:rPr>
        <w:t>[@azeredoInspiratoryMuscleTraining2022]</w:t>
      </w:r>
    </w:p>
    <w:p w14:paraId="256EB5A3" w14:textId="77777777" w:rsidR="00092D3C" w:rsidRPr="00092D3C" w:rsidRDefault="00092D3C" w:rsidP="00092D3C">
      <w:pPr>
        <w:pStyle w:val="Compact"/>
        <w:numPr>
          <w:ilvl w:val="1"/>
          <w:numId w:val="1"/>
        </w:numPr>
        <w:rPr>
          <w:highlight w:val="magenta"/>
        </w:rPr>
      </w:pPr>
      <w:r w:rsidRPr="00092D3C">
        <w:rPr>
          <w:highlight w:val="magenta"/>
        </w:rPr>
        <w:fldChar w:fldCharType="begin"/>
      </w:r>
      <w:r w:rsidRPr="00092D3C">
        <w:rPr>
          <w:highlight w:val="magenta"/>
        </w:rPr>
        <w:instrText xml:space="preserve"> ADDIN ZOTERO_ITEM CSL_CITATION {"citationID":"00000047","properties":{"unsorted":false,"formattedCitation":"(Del Corral et al., 2023)","plainCitation":"(Del Corral et al., 2023)","noteIndex":0},"citationItems":[{"id":133,"uris":["http://zotero.org/users/12301744/items/296IR92V"],"itemData":{"id":133,"type":"article-journal","abstract":"Objective: To evaluate the effects of a home-based respiratory muscle training programme (inspiratory [IMT] or inspiratory/expiratory muscles [RMT]) supervised by telerehabilitation on quality of life and exercise tolerance in individuals with long-term post-COVID-19 symptoms. The secondary objective was to evaluate the effects of these programmes on respiratory muscle function, physical and lung function, and psychological state.\nMethods: 88 individuals with long-term symptoms of fatigue and dyspnoea after COVID-19 diagnosis were randomly (1:1 ratio) assigned to IMT, IMTsham, RMT or RMTsham groups for an 8-week intervention (40min/ day, 6 times/week). Primary outcomes were quality of life (EuroQol-5D questionnaire) and exercise tolerance (Rufﬁer test). Secondary outcomes were respiratory muscle function (inspiratory/expiratory muscle strength; inspiratory muscle endurance), physical function (lower and upper limb strength [1-min Sit-to-Stand and handgrip force]), lung function (forced spirometry), and psychological status (anxiety/depression levels and post-traumatic stress disorder). All outcomes were measured pre-, intermediate- (4th week), and postintervention.\nResults: At post-intervention, there was a statistically signiﬁcant and large (d&gt;0.90) improvement in quality of life, but not in exercise tolerance, in the RMT group compared with the RMTsham group. Both of the real training groups produced a statistically signiﬁcant and large increase in inspiratory muscle strength and endurance (d≥0.80) and in lower limb muscle strength (d≥0.77) compared with the 2 sham groups. Expiratory muscle strength and peak expiratory ﬂow showed a statistically signiﬁcant and large (d≥0.87) increase in the RMT group compared with the other 3 groups.\nConclusion: Only an 8-week supervised home-based RMT programme was effective in improving quality of life, but not exercise tolerance, in individuals with long-term post-COVID-19 symptoms. In addition, IMT and RMT programmes were effective in improving respiratory muscle function and lower limb muscle strength, but had no impact on lung function and psychological status.","container-title":"Annals of Physical and Rehabilitation Medicine","DOI":"10.1016/j.rehab.2022.101709","ISSN":"18770657","issue":"1","journalAbbreviation":"Annals of Physical and Rehabilitation Medicine","language":"en","note":"number: 1","page":"101709","source":"DOI.org (Crossref)","title":"Home-based respiratory muscle training on quality of life and exercise tolerance in long-term post-COVID-19: Randomized controlled trial","title-short":"Home-based respiratory muscle training on quality of life and exercise tolerance in long-term post-COVID-19","volume":"66","author":[{"family":"Del Corral","given":"Tamara"},{"family":"Fabero-Garrido","given":"Raúl"},{"family":"Plaza-Manzano","given":"Gustavo"},{"family":"Fernández-de-las-Peñas","given":"César"},{"family":"Navarro-Santana","given":"Marcos"},{"family":"López-de-Uralde-Villanueva","given":"Ibai"}],"issued":{"date-parts":[["2023",2]]},"citation-key":"DelCorral2023HomebasedRespiratoryMuscle"},"prefix":""}],"schema":"https://github.com/citation-style-language/schema/raw/master/csl-citation.json"} </w:instrText>
      </w:r>
      <w:r w:rsidRPr="00092D3C">
        <w:rPr>
          <w:highlight w:val="magenta"/>
        </w:rPr>
        <w:fldChar w:fldCharType="separate"/>
      </w:r>
      <w:r w:rsidRPr="00092D3C">
        <w:rPr>
          <w:rFonts w:ascii="Aptos" w:hAnsi="Aptos"/>
          <w:highlight w:val="magenta"/>
        </w:rPr>
        <w:t>(Del Corral et al., 2023)</w:t>
      </w:r>
      <w:r w:rsidRPr="00092D3C">
        <w:rPr>
          <w:highlight w:val="magenta"/>
        </w:rPr>
        <w:fldChar w:fldCharType="end"/>
      </w:r>
      <w:r w:rsidRPr="00092D3C">
        <w:rPr>
          <w:highlight w:val="magenta"/>
        </w:rPr>
        <w:t>, p. 5)</w:t>
      </w:r>
    </w:p>
    <w:p w14:paraId="233AFF4A" w14:textId="77777777" w:rsidR="00092D3C" w:rsidRPr="00092D3C" w:rsidRDefault="00092D3C" w:rsidP="00092D3C">
      <w:pPr>
        <w:pStyle w:val="Compact"/>
        <w:numPr>
          <w:ilvl w:val="1"/>
          <w:numId w:val="1"/>
        </w:numPr>
        <w:rPr>
          <w:highlight w:val="magenta"/>
        </w:rPr>
      </w:pPr>
      <w:r w:rsidRPr="00092D3C">
        <w:rPr>
          <w:highlight w:val="magenta"/>
        </w:rPr>
        <w:t>mean change: 21.43 meta-analysis [@chenCanInspiratoryMuscle2023]</w:t>
      </w:r>
    </w:p>
    <w:p w14:paraId="296081E4" w14:textId="77777777" w:rsidR="00092D3C" w:rsidRPr="00092D3C" w:rsidRDefault="00092D3C" w:rsidP="00092D3C">
      <w:pPr>
        <w:pStyle w:val="Compact"/>
        <w:numPr>
          <w:ilvl w:val="1"/>
          <w:numId w:val="1"/>
        </w:numPr>
        <w:rPr>
          <w:highlight w:val="magenta"/>
        </w:rPr>
      </w:pPr>
      <w:r w:rsidRPr="00092D3C">
        <w:rPr>
          <w:highlight w:val="magenta"/>
        </w:rPr>
        <w:t>[@schaefferEffectsInspiratoryMuscle2023]</w:t>
      </w:r>
    </w:p>
    <w:p w14:paraId="7663D0A8" w14:textId="77777777" w:rsidR="00092D3C" w:rsidRPr="00092D3C" w:rsidRDefault="00092D3C" w:rsidP="00092D3C">
      <w:pPr>
        <w:pStyle w:val="Compact"/>
        <w:numPr>
          <w:ilvl w:val="1"/>
          <w:numId w:val="1"/>
        </w:numPr>
        <w:rPr>
          <w:highlight w:val="magenta"/>
        </w:rPr>
      </w:pPr>
      <w:r w:rsidRPr="00092D3C">
        <w:rPr>
          <w:highlight w:val="magenta"/>
        </w:rPr>
        <w:t xml:space="preserve">CHF </w:t>
      </w:r>
      <w:r w:rsidRPr="00092D3C">
        <w:rPr>
          <w:highlight w:val="magenta"/>
        </w:rPr>
        <w:fldChar w:fldCharType="begin"/>
      </w:r>
      <w:r w:rsidRPr="00092D3C">
        <w:rPr>
          <w:highlight w:val="magenta"/>
        </w:rPr>
        <w:instrText xml:space="preserve"> ADDIN ZOTERO_ITEM CSL_CITATION {"citationID":"00000050","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092D3C">
        <w:rPr>
          <w:highlight w:val="magenta"/>
        </w:rPr>
        <w:fldChar w:fldCharType="separate"/>
      </w:r>
      <w:r w:rsidRPr="00092D3C">
        <w:rPr>
          <w:rFonts w:ascii="Aptos" w:hAnsi="Aptos"/>
          <w:highlight w:val="magenta"/>
        </w:rPr>
        <w:t>(Tanriverdi et al., 2023)</w:t>
      </w:r>
      <w:r w:rsidRPr="00092D3C">
        <w:rPr>
          <w:highlight w:val="magenta"/>
        </w:rPr>
        <w:fldChar w:fldCharType="end"/>
      </w:r>
    </w:p>
    <w:p w14:paraId="6E48AC26" w14:textId="77777777" w:rsidR="00092D3C" w:rsidRPr="00092D3C" w:rsidRDefault="00092D3C" w:rsidP="00092D3C">
      <w:pPr>
        <w:pStyle w:val="Compact"/>
        <w:numPr>
          <w:ilvl w:val="1"/>
          <w:numId w:val="1"/>
        </w:numPr>
        <w:rPr>
          <w:highlight w:val="magenta"/>
        </w:rPr>
      </w:pPr>
      <w:r w:rsidRPr="00092D3C">
        <w:rPr>
          <w:highlight w:val="magenta"/>
        </w:rPr>
        <w:t xml:space="preserve">Long COVID, +79.4 versus +17.3 </w:t>
      </w:r>
      <w:r w:rsidRPr="00092D3C">
        <w:rPr>
          <w:highlight w:val="magenta"/>
        </w:rPr>
        <w:fldChar w:fldCharType="begin"/>
      </w:r>
      <w:r w:rsidRPr="00092D3C">
        <w:rPr>
          <w:highlight w:val="magenta"/>
        </w:rPr>
        <w:instrText xml:space="preserve"> ADDIN ZOTERO_ITEM CSL_CITATION {"citationID":"00000051","properties":{"unsorted":false,"formattedCitation":"(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w:instrText>
      </w:r>
      <w:r w:rsidRPr="00092D3C">
        <w:rPr>
          <w:rFonts w:ascii="Aptos" w:hAnsi="Aptos" w:cs="Aptos"/>
          <w:highlight w:val="magenta"/>
        </w:rPr>
        <w:instrText>­</w:instrText>
      </w:r>
      <w:r w:rsidRPr="00092D3C">
        <w:rPr>
          <w:highlight w:val="magenta"/>
        </w:rPr>
        <w:instrText>centre, blinded assessor, randomised controlled trial. Twenty-</w:instrText>
      </w:r>
      <w:r w:rsidRPr="00092D3C">
        <w:rPr>
          <w:rFonts w:ascii="Aptos" w:hAnsi="Aptos" w:cs="Aptos"/>
          <w:highlight w:val="magenta"/>
        </w:rPr>
        <w:instrText>­</w:instrText>
      </w:r>
      <w:r w:rsidRPr="00092D3C">
        <w:rPr>
          <w:highlight w:val="magenta"/>
        </w:rPr>
        <w:instrText>six patients with long COVID and a previous admission due to SARS-</w:instrText>
      </w:r>
      <w:r w:rsidRPr="00092D3C">
        <w:rPr>
          <w:rFonts w:ascii="Aptos" w:hAnsi="Aptos" w:cs="Aptos"/>
          <w:highlight w:val="magenta"/>
        </w:rPr>
        <w:instrText>­</w:instrText>
      </w:r>
      <w:r w:rsidRPr="00092D3C">
        <w:rPr>
          <w:highlight w:val="magenta"/>
        </w:rPr>
        <w:instrText xml:space="preserve"> CoV-</w:instrText>
      </w:r>
      <w:r w:rsidRPr="00092D3C">
        <w:rPr>
          <w:rFonts w:ascii="Aptos" w:hAnsi="Aptos" w:cs="Aptos"/>
          <w:highlight w:val="magenta"/>
        </w:rPr>
        <w:instrText>­</w:instrText>
      </w:r>
      <w:r w:rsidRPr="00092D3C">
        <w:rPr>
          <w:highlight w:val="magenta"/>
        </w:rPr>
        <w:instrText>2 pneumonia were randomly assigned to receive either a 12-</w:instrText>
      </w:r>
      <w:r w:rsidRPr="00092D3C">
        <w:rPr>
          <w:rFonts w:ascii="Aptos" w:hAnsi="Aptos" w:cs="Aptos"/>
          <w:highlight w:val="magenta"/>
        </w:rPr>
        <w:instrText>­</w:instrText>
      </w:r>
      <w:r w:rsidRPr="00092D3C">
        <w:rPr>
          <w:highlight w:val="magenta"/>
        </w:rPr>
        <w:instrText>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w:instrText>
      </w:r>
      <w:r w:rsidRPr="00092D3C">
        <w:rPr>
          <w:rFonts w:ascii="Arial" w:hAnsi="Arial" w:cs="Arial"/>
          <w:highlight w:val="magenta"/>
        </w:rPr>
        <w:instrText> </w:instrText>
      </w:r>
      <w:r w:rsidRPr="00092D3C">
        <w:rPr>
          <w:highlight w:val="magenta"/>
        </w:rPr>
        <w:instrText>mL/kg/min, 29.4</w:instrText>
      </w:r>
      <w:r w:rsidRPr="00092D3C">
        <w:rPr>
          <w:rFonts w:ascii="Aptos" w:hAnsi="Aptos" w:cs="Aptos"/>
          <w:highlight w:val="magenta"/>
        </w:rPr>
        <w:instrText>±</w:instrText>
      </w:r>
      <w:r w:rsidRPr="00092D3C">
        <w:rPr>
          <w:highlight w:val="magenta"/>
        </w:rPr>
        <w:instrText>5.2 and 0.64</w:instrText>
      </w:r>
      <w:r w:rsidRPr="00092D3C">
        <w:rPr>
          <w:rFonts w:ascii="Aptos" w:hAnsi="Aptos" w:cs="Aptos"/>
          <w:highlight w:val="magenta"/>
        </w:rPr>
        <w:instrText>±</w:instrText>
      </w:r>
      <w:r w:rsidRPr="00092D3C">
        <w:rPr>
          <w:highlight w:val="magenta"/>
        </w:rPr>
        <w:instrText>0.19, respectively. The IMT arm improved their peakVO2 significantly compared with usual care (+</w:instrText>
      </w:r>
      <w:r w:rsidRPr="00092D3C">
        <w:rPr>
          <w:rFonts w:ascii="Aptos" w:hAnsi="Aptos" w:cs="Aptos"/>
          <w:highlight w:val="magenta"/>
        </w:rPr>
        <w:instrText>Δ</w:instrText>
      </w:r>
      <w:r w:rsidRPr="00092D3C">
        <w:rPr>
          <w:highlight w:val="magenta"/>
        </w:rPr>
        <w:instrText xml:space="preserve"> 4.46</w:instrText>
      </w:r>
      <w:r w:rsidRPr="00092D3C">
        <w:rPr>
          <w:rFonts w:ascii="Arial" w:hAnsi="Arial" w:cs="Arial"/>
          <w:highlight w:val="magenta"/>
        </w:rPr>
        <w:instrText> </w:instrText>
      </w:r>
      <w:r w:rsidRPr="00092D3C">
        <w:rPr>
          <w:highlight w:val="magenta"/>
        </w:rPr>
        <w:instrText>mL/ kg/min, 95%</w:instrText>
      </w:r>
      <w:r w:rsidRPr="00092D3C">
        <w:rPr>
          <w:rFonts w:ascii="Arial" w:hAnsi="Arial" w:cs="Arial"/>
          <w:highlight w:val="magenta"/>
        </w:rPr>
        <w:instrText> </w:instrText>
      </w:r>
      <w:r w:rsidRPr="00092D3C">
        <w:rPr>
          <w:highlight w:val="magenta"/>
        </w:rPr>
        <w:instrText xml:space="preserve">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schema":"https://github.com/citation-style-language/schema/raw/master/csl-citation.json"} </w:instrText>
      </w:r>
      <w:r w:rsidRPr="00092D3C">
        <w:rPr>
          <w:highlight w:val="magenta"/>
        </w:rPr>
        <w:fldChar w:fldCharType="separate"/>
      </w:r>
      <w:r w:rsidRPr="00092D3C">
        <w:rPr>
          <w:rFonts w:ascii="Aptos" w:hAnsi="Aptos"/>
          <w:highlight w:val="magenta"/>
        </w:rPr>
        <w:t>(Palau et al., 2022)</w:t>
      </w:r>
      <w:r w:rsidRPr="00092D3C">
        <w:rPr>
          <w:highlight w:val="magenta"/>
        </w:rPr>
        <w:fldChar w:fldCharType="end"/>
      </w:r>
    </w:p>
    <w:p w14:paraId="75011607" w14:textId="77777777" w:rsidR="00092D3C" w:rsidRPr="00092D3C" w:rsidRDefault="00092D3C" w:rsidP="00092D3C">
      <w:pPr>
        <w:numPr>
          <w:ilvl w:val="0"/>
          <w:numId w:val="1"/>
        </w:numPr>
        <w:spacing w:after="200" w:line="240" w:lineRule="auto"/>
        <w:rPr>
          <w:highlight w:val="magenta"/>
        </w:rPr>
      </w:pPr>
      <w:r w:rsidRPr="00092D3C">
        <w:rPr>
          <w:highlight w:val="magenta"/>
        </w:rPr>
        <w:t>IMT improves inspiratory muscle endurance</w:t>
      </w:r>
    </w:p>
    <w:p w14:paraId="45B6FDDC" w14:textId="77777777" w:rsidR="00092D3C" w:rsidRPr="00092D3C" w:rsidRDefault="00092D3C" w:rsidP="00092D3C">
      <w:pPr>
        <w:pStyle w:val="Compact"/>
        <w:numPr>
          <w:ilvl w:val="1"/>
          <w:numId w:val="1"/>
        </w:numPr>
        <w:rPr>
          <w:highlight w:val="magenta"/>
        </w:rPr>
      </w:pPr>
      <w:r w:rsidRPr="00092D3C">
        <w:rPr>
          <w:highlight w:val="magenta"/>
        </w:rPr>
        <w:fldChar w:fldCharType="begin"/>
      </w:r>
      <w:r w:rsidRPr="00092D3C">
        <w:rPr>
          <w:highlight w:val="magenta"/>
        </w:rPr>
        <w:instrText xml:space="preserve"> ADDIN ZOTERO_ITEM CSL_CITATION {"citationID":"00000052","properties":{"unsorted":false,"formattedCitation":"(Del Corral et al., 2023)","plainCitation":"(Del Corral et al., 2023)","noteIndex":0},"citationItems":[{"id":133,"uris":["http://zotero.org/users/12301744/items/296IR92V"],"itemData":{"id":133,"type":"article-journal","abstract":"Objective: To evaluate the effects of a home-based respiratory muscle training programme (inspiratory [IMT] or inspiratory/expiratory muscles [RMT]) supervised by telerehabilitation on quality of life and exercise tolerance in individuals with long-term post-COVID-19 symptoms. The secondary objective was to evaluate the effects of these programmes on respiratory muscle function, physical and lung function, and psychological state.\nMethods: 88 individuals with long-term symptoms of fatigue and dyspnoea after COVID-19 diagnosis were randomly (1:1 ratio) assigned to IMT, IMTsham, RMT or RMTsham groups for an 8-week intervention (40min/ day, 6 times/week). Primary outcomes were quality of life (EuroQol-5D questionnaire) and exercise tolerance (Rufﬁer test). Secondary outcomes were respiratory muscle function (inspiratory/expiratory muscle strength; inspiratory muscle endurance), physical function (lower and upper limb strength [1-min Sit-to-Stand and handgrip force]), lung function (forced spirometry), and psychological status (anxiety/depression levels and post-traumatic stress disorder). All outcomes were measured pre-, intermediate- (4th week), and postintervention.\nResults: At post-intervention, there was a statistically signiﬁcant and large (d&gt;0.90) improvement in quality of life, but not in exercise tolerance, in the RMT group compared with the RMTsham group. Both of the real training groups produced a statistically signiﬁcant and large increase in inspiratory muscle strength and endurance (d≥0.80) and in lower limb muscle strength (d≥0.77) compared with the 2 sham groups. Expiratory muscle strength and peak expiratory ﬂow showed a statistically signiﬁcant and large (d≥0.87) increase in the RMT group compared with the other 3 groups.\nConclusion: Only an 8-week supervised home-based RMT programme was effective in improving quality of life, but not exercise tolerance, in individuals with long-term post-COVID-19 symptoms. In addition, IMT and RMT programmes were effective in improving respiratory muscle function and lower limb muscle strength, but had no impact on lung function and psychological status.","container-title":"Annals of Physical and Rehabilitation Medicine","DOI":"10.1016/j.rehab.2022.101709","ISSN":"18770657","issue":"1","journalAbbreviation":"Annals of Physical and Rehabilitation Medicine","language":"en","note":"number: 1","page":"101709","source":"DOI.org (Crossref)","title":"Home-based respiratory muscle training on quality of life and exercise tolerance in long-term post-COVID-19: Randomized controlled trial","title-short":"Home-based respiratory muscle training on quality of life and exercise tolerance in long-term post-COVID-19","volume":"66","author":[{"family":"Del Corral","given":"Tamara"},{"family":"Fabero-Garrido","given":"Raúl"},{"family":"Plaza-Manzano","given":"Gustavo"},{"family":"Fernández-de-las-Peñas","given":"César"},{"family":"Navarro-Santana","given":"Marcos"},{"family":"López-de-Uralde-Villanueva","given":"Ibai"}],"issued":{"date-parts":[["2023",2]]},"citation-key":"DelCorral2023HomebasedRespiratoryMuscle"},"prefix":""}],"schema":"https://github.com/citation-style-language/schema/raw/master/csl-citation.json"} </w:instrText>
      </w:r>
      <w:r w:rsidRPr="00092D3C">
        <w:rPr>
          <w:highlight w:val="magenta"/>
        </w:rPr>
        <w:fldChar w:fldCharType="separate"/>
      </w:r>
      <w:r w:rsidRPr="00092D3C">
        <w:rPr>
          <w:rFonts w:ascii="Aptos" w:hAnsi="Aptos"/>
          <w:highlight w:val="magenta"/>
        </w:rPr>
        <w:t>(Del Corral et al., 2023)</w:t>
      </w:r>
      <w:r w:rsidRPr="00092D3C">
        <w:rPr>
          <w:highlight w:val="magenta"/>
        </w:rPr>
        <w:fldChar w:fldCharType="end"/>
      </w:r>
      <w:r w:rsidRPr="00092D3C">
        <w:rPr>
          <w:highlight w:val="magenta"/>
        </w:rPr>
        <w:t>, p. 5)</w:t>
      </w:r>
    </w:p>
    <w:p w14:paraId="1835A961" w14:textId="77777777" w:rsidR="00092D3C" w:rsidRPr="00092D3C" w:rsidRDefault="00092D3C" w:rsidP="00092D3C">
      <w:pPr>
        <w:pStyle w:val="Compact"/>
        <w:numPr>
          <w:ilvl w:val="1"/>
          <w:numId w:val="1"/>
        </w:numPr>
        <w:rPr>
          <w:highlight w:val="magenta"/>
        </w:rPr>
      </w:pPr>
      <w:r w:rsidRPr="00092D3C">
        <w:rPr>
          <w:highlight w:val="magenta"/>
        </w:rPr>
        <w:t xml:space="preserve">CHF, ITL </w:t>
      </w:r>
      <w:r w:rsidRPr="00092D3C">
        <w:rPr>
          <w:highlight w:val="magenta"/>
        </w:rPr>
        <w:fldChar w:fldCharType="begin"/>
      </w:r>
      <w:r w:rsidRPr="00092D3C">
        <w:rPr>
          <w:highlight w:val="magenta"/>
        </w:rPr>
        <w:instrText xml:space="preserve"> ADDIN ZOTERO_ITEM CSL_CITATION {"citationID":"00000053","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092D3C">
        <w:rPr>
          <w:highlight w:val="magenta"/>
        </w:rPr>
        <w:fldChar w:fldCharType="separate"/>
      </w:r>
      <w:r w:rsidRPr="00092D3C">
        <w:rPr>
          <w:rFonts w:ascii="Aptos" w:hAnsi="Aptos"/>
          <w:highlight w:val="magenta"/>
        </w:rPr>
        <w:t>(Tanriverdi et al., 2023)</w:t>
      </w:r>
      <w:r w:rsidRPr="00092D3C">
        <w:rPr>
          <w:highlight w:val="magenta"/>
        </w:rPr>
        <w:fldChar w:fldCharType="end"/>
      </w:r>
    </w:p>
    <w:p w14:paraId="5DAFBA84" w14:textId="77777777" w:rsidR="00092D3C" w:rsidRPr="00092D3C" w:rsidRDefault="00092D3C" w:rsidP="00092D3C">
      <w:pPr>
        <w:numPr>
          <w:ilvl w:val="0"/>
          <w:numId w:val="1"/>
        </w:numPr>
        <w:spacing w:after="200" w:line="240" w:lineRule="auto"/>
        <w:rPr>
          <w:highlight w:val="magenta"/>
        </w:rPr>
      </w:pPr>
      <w:r w:rsidRPr="00092D3C">
        <w:rPr>
          <w:highlight w:val="magenta"/>
        </w:rPr>
        <w:t>IMT improves MIP but not above the MCID</w:t>
      </w:r>
    </w:p>
    <w:p w14:paraId="39933059" w14:textId="77777777" w:rsidR="00092D3C" w:rsidRPr="00092D3C" w:rsidRDefault="00092D3C" w:rsidP="00092D3C">
      <w:pPr>
        <w:pStyle w:val="Compact"/>
        <w:numPr>
          <w:ilvl w:val="1"/>
          <w:numId w:val="1"/>
        </w:numPr>
        <w:rPr>
          <w:highlight w:val="magenta"/>
        </w:rPr>
      </w:pPr>
      <w:r w:rsidRPr="00092D3C">
        <w:rPr>
          <w:highlight w:val="magenta"/>
        </w:rPr>
        <w:t xml:space="preserve">COPD meta-analysis Mean: 14.57 cmH20 </w:t>
      </w:r>
      <w:r w:rsidRPr="00092D3C">
        <w:rPr>
          <w:highlight w:val="magenta"/>
        </w:rPr>
        <w:fldChar w:fldCharType="begin"/>
      </w:r>
      <w:r w:rsidRPr="00092D3C">
        <w:rPr>
          <w:highlight w:val="magenta"/>
        </w:rPr>
        <w:instrText xml:space="preserve"> ADDIN ZOTERO_ITEM CSL_CITATION {"citationID":"00000054","properties":{"unsorted":false,"formattedCitation":"(Ammous et al., 2023)","plainCitation":"(Ammous et al., 2023)","noteIndex":0},"citationItems":[{"id":48,"uris":["http://zotero.org/users/12301744/items/LG7PTP7A"],"itemData":{"id":48,"type":"article-journal","container-title":"Cochrane Database of Systematic Reviews","issue":"1","note":"number: 1\npublisher: John Wiley &amp; Sons, Ltd","source":"Google Scholar","title":"Inspiratory muscle training, with or without concomitant pulmonary rehabilitation, for chronic obstructive pulmonary disease (COPD)","URL":"https://www.cochranelibrary.com/cdsr/doi/10.1002/14651858.CD013778.pub2/abstract","author":[{"family":"Ammous","given":"Omar"},{"family":"Feki","given":"Walid"},{"family":"Lotfi","given":"Tamara"},{"family":"Khamis","given":"Assem M."},{"family":"Gosselink","given":"Rik"},{"family":"Rebai","given":"Ahmed"},{"family":"Kammoun","given":"Samy"}],"accessed":{"date-parts":[["2024",6,8]]},"issued":{"date-parts":[["2023"]]},"citation-key":"Ammous2023InspiratoryMuscleTraining"},"prefix":""}],"schema":"https://github.com/citation-style-language/schema/raw/master/csl-citation.json"} </w:instrText>
      </w:r>
      <w:r w:rsidRPr="00092D3C">
        <w:rPr>
          <w:highlight w:val="magenta"/>
        </w:rPr>
        <w:fldChar w:fldCharType="separate"/>
      </w:r>
      <w:r w:rsidRPr="00092D3C">
        <w:rPr>
          <w:rFonts w:ascii="Aptos" w:hAnsi="Aptos"/>
          <w:highlight w:val="magenta"/>
        </w:rPr>
        <w:t>(Ammous et al., 2023)</w:t>
      </w:r>
      <w:r w:rsidRPr="00092D3C">
        <w:rPr>
          <w:highlight w:val="magenta"/>
        </w:rPr>
        <w:fldChar w:fldCharType="end"/>
      </w:r>
    </w:p>
    <w:p w14:paraId="5EB28A5E" w14:textId="77777777" w:rsidR="00092D3C" w:rsidRPr="00092D3C" w:rsidRDefault="00092D3C" w:rsidP="00092D3C">
      <w:pPr>
        <w:numPr>
          <w:ilvl w:val="0"/>
          <w:numId w:val="1"/>
        </w:numPr>
        <w:spacing w:after="200" w:line="240" w:lineRule="auto"/>
        <w:rPr>
          <w:highlight w:val="magenta"/>
        </w:rPr>
      </w:pPr>
      <w:r w:rsidRPr="00092D3C">
        <w:rPr>
          <w:highlight w:val="magenta"/>
        </w:rPr>
        <w:t>IMT improves S-index</w:t>
      </w:r>
    </w:p>
    <w:p w14:paraId="02730F4B" w14:textId="77777777" w:rsidR="00092D3C" w:rsidRPr="00092D3C" w:rsidRDefault="00092D3C" w:rsidP="00092D3C">
      <w:pPr>
        <w:pStyle w:val="Compact"/>
        <w:numPr>
          <w:ilvl w:val="1"/>
          <w:numId w:val="1"/>
        </w:numPr>
        <w:rPr>
          <w:highlight w:val="magenta"/>
        </w:rPr>
      </w:pPr>
      <w:r w:rsidRPr="00092D3C">
        <w:rPr>
          <w:highlight w:val="magenta"/>
        </w:rPr>
        <w:fldChar w:fldCharType="begin"/>
      </w:r>
      <w:r w:rsidRPr="00092D3C">
        <w:rPr>
          <w:highlight w:val="magenta"/>
        </w:rPr>
        <w:instrText xml:space="preserve"> ADDIN ZOTERO_ITEM CSL_CITATION {"citationID":"00000055","properties":{"unsorted":false,"formattedCitation":"(Y\\uc0\\u225{}\\uc0\\u241{}ez-Sep\\uc0\\u250{}lveda et al., 2022)","plainCitation":"(Yáñez-Sepúlveda et al., 2022)","noteIndex":0},"citationItems":[{"id":45,"uris":["http://zotero.org/users/12301744/items/KSHNQZQE"],"itemData":{"id":45,"type":"article-journal","abstract":"Inspiratory muscle training (IMT) may have an additional effect on cardiovascular autonomic modulation, which could improve the metabolism and vascular function of the muscles. Aim: To determine the effects of IMT on vascular and metabolic muscle changes and their relationship to changes in physical performance. Methods: Physically active men were randomly placed into an experimental (IMTG; n = 8) or IMT placebo group (IMTPG; n = 6). For IMT, resistance load was set at 50% and 15% of the maximum dynamic inspiratory strength (S-Index), respectively. Only the IMTG’s weekly load was increased by 5%. In addition, both groups carried out the same concurrent training. Besides the S-Index, a 1.5-mile running test, spirometry, and deoxyhemoglobin (HHbAUC during occlusion) and reperfusion tissue saturation index (TSIMB and TSIMP: time from minimum to baseline and to peak, respectively) in a vascular occlusion test were measured before and after the 4-week training program. In addition, resting heart rate and blood pressure were registered. Results: IMTG improved compared to IMTPG in the S-Index (Δ = 28.23 ± 26.6 cmH2O), maximal inspiratory flow (MIF: Δ = 0.91 ± 0.6 L/s), maximum oxygen uptake (Δ = 4.48 ± 1.1 mL/kg/min), 1.5-mile run time (Δ = −0.81 ± 0.2 s), TSIMB (Δ = −3.38 ± 3.1 s) and TSIMP (Δ = −5.88 ± 3.7 s) with p &lt; 0.05. ΔVO2max correlated with S-Index (r = 0.619) and MIF (r = 0.583) with p &lt; 0.05. Both ΔTSIMB and TSIMP correlated with ΔHHbAUC (r = 0.516 and 0.596, respectively) and with Δ1.5-mile run time (r = 0.669 and 0.686, respectively) with p &lt; 0.05. Conclusion: IMT improves vascular function, which is related to additional improvements in physical performance.","container-title":"International Journal of Environmental Research and Public Health","DOI":"10.3390/ijerph192416766","ISSN":"1660-4601","issue":"24","language":"en","license":"http://creativecommons.org/licenses/by/3.0/","note":"number: 24\npublisher: Multidisciplinary Digital Publishing Institute","page":"16766","source":"www.mdpi.com","title":"Effects of Inspiratory Muscle Training on Muscle Oxygenation during Vascular Occlusion Testing in Trained Healthy Adult Males","volume":"19","author":[{"family":"Yáñez-Sepúlveda","given":"Rodrigo"},{"family":"Verdugo-Marchese","given":"Humberto"},{"family":"Duclos-Bastías","given":"Daniel"},{"family":"Tuesta","given":"Marcelo"},{"family":"Alvear-Ordenes","given":"Ildefonso"}],"issued":{"date-parts":[["2022",1]]},"citation-key":"Yanez-Sepulveda2022EffectsInspiratoryMuscle"},"prefix":""}],"schema":"https://github.com/citation-style-language/schema/raw/master/csl-citation.json"} </w:instrText>
      </w:r>
      <w:r w:rsidRPr="00092D3C">
        <w:rPr>
          <w:highlight w:val="magenta"/>
        </w:rPr>
        <w:fldChar w:fldCharType="separate"/>
      </w:r>
      <w:r w:rsidRPr="00092D3C">
        <w:rPr>
          <w:rFonts w:ascii="Aptos" w:hAnsi="Aptos" w:cs="Times New Roman"/>
          <w:highlight w:val="magenta"/>
        </w:rPr>
        <w:t>(Yáñez-Sepúlveda et al., 2022)</w:t>
      </w:r>
      <w:r w:rsidRPr="00092D3C">
        <w:rPr>
          <w:highlight w:val="magenta"/>
        </w:rPr>
        <w:fldChar w:fldCharType="end"/>
      </w:r>
    </w:p>
    <w:p w14:paraId="131E6D3E" w14:textId="77777777" w:rsidR="00092D3C" w:rsidRPr="00092D3C" w:rsidRDefault="00092D3C" w:rsidP="00092D3C">
      <w:pPr>
        <w:numPr>
          <w:ilvl w:val="0"/>
          <w:numId w:val="1"/>
        </w:numPr>
        <w:spacing w:after="200" w:line="240" w:lineRule="auto"/>
        <w:rPr>
          <w:highlight w:val="magenta"/>
        </w:rPr>
      </w:pPr>
      <w:r w:rsidRPr="00092D3C">
        <w:rPr>
          <w:highlight w:val="magenta"/>
        </w:rPr>
        <w:t>IMT improves SMIP</w:t>
      </w:r>
    </w:p>
    <w:p w14:paraId="11519176" w14:textId="77777777" w:rsidR="00092D3C" w:rsidRPr="00092D3C" w:rsidRDefault="00092D3C" w:rsidP="00092D3C">
      <w:pPr>
        <w:pStyle w:val="Compact"/>
        <w:numPr>
          <w:ilvl w:val="1"/>
          <w:numId w:val="1"/>
        </w:numPr>
        <w:rPr>
          <w:highlight w:val="magenta"/>
        </w:rPr>
      </w:pPr>
      <w:r w:rsidRPr="00092D3C">
        <w:rPr>
          <w:highlight w:val="magenta"/>
        </w:rPr>
        <w:t xml:space="preserve">Long COVID </w:t>
      </w:r>
      <w:r w:rsidRPr="00092D3C">
        <w:rPr>
          <w:highlight w:val="magenta"/>
        </w:rPr>
        <w:fldChar w:fldCharType="begin"/>
      </w:r>
      <w:r w:rsidRPr="00092D3C">
        <w:rPr>
          <w:highlight w:val="magenta"/>
        </w:rPr>
        <w:instrText xml:space="preserve"> ADDIN ZOTERO_ITEM CSL_CITATION {"citationID":"00000056","properties":{"unsorted":false,"formattedCitation":"(McNarry et al., 2022)","plainCitation":"(McNarry et al., 2022)","noteIndex":0},"citationItems":[{"id":70,"uris":["http://zotero.org/users/12301744/items/BIB6BDJK"],"itemData":{"id":70,"type":"article-journal","abstract":"BACKGROUND: Many people recovering from coronavirus disease 2019 (COVID-19) experience prolonged symptoms, particularly breathlessness. We urgently need to identify safe and effective COVID-19 rehabilitative strategies. The aim of the current study was to investigate the potential rehabilitative role of inspiratory muscle training (IMT).\nMETHODS: 281 adults (age 46.6±12.2</w:instrText>
      </w:r>
      <w:r w:rsidRPr="00092D3C">
        <w:rPr>
          <w:rFonts w:ascii="Arial" w:hAnsi="Arial" w:cs="Arial"/>
          <w:highlight w:val="magenta"/>
        </w:rPr>
        <w:instrText> </w:instrText>
      </w:r>
      <w:r w:rsidRPr="00092D3C">
        <w:rPr>
          <w:highlight w:val="magenta"/>
        </w:rPr>
        <w:instrText>years; 88% female) recovering from self-reported COVID-19 (9.0</w:instrText>
      </w:r>
      <w:r w:rsidRPr="00092D3C">
        <w:rPr>
          <w:rFonts w:ascii="Aptos" w:hAnsi="Aptos" w:cs="Aptos"/>
          <w:highlight w:val="magenta"/>
        </w:rPr>
        <w:instrText>±</w:instrText>
      </w:r>
      <w:r w:rsidRPr="00092D3C">
        <w:rPr>
          <w:highlight w:val="magenta"/>
        </w:rPr>
        <w:instrText>4.2</w:instrText>
      </w:r>
      <w:r w:rsidRPr="00092D3C">
        <w:rPr>
          <w:rFonts w:ascii="Arial" w:hAnsi="Arial" w:cs="Arial"/>
          <w:highlight w:val="magenta"/>
        </w:rPr>
        <w:instrText> </w:instrText>
      </w:r>
      <w:r w:rsidRPr="00092D3C">
        <w:rPr>
          <w:highlight w:val="magenta"/>
        </w:rPr>
        <w:instrText xml:space="preserve">months post-acute infection) were randomised 4:1 to an 8-week IMT or a \"usual care\" waitlist control arm. Health-related quality-of-life and breathlessness questionnaires (King's Brief Interstitial Lung Disease (K-BILD) and Transition Dyspnoea Index (TDI)), respiratory muscle strength, and fitness (Chester Step Test) were assessed pre- and post-intervention. The primary end-point was K-BILD total score, with the K-BILD domains and TDI being key secondary outcomes.\nRESULTS: According to intention to treat, there was no difference between groups in K-BILD total score post-intervention (control: 59.5±12.4; IMT: 58.2±12.3; p&lt;0.05) but IMT elicited clinically meaningful improvements in the K-BILD domains for breathlessness (control: 59.8±12.6; IMT: 62.2±16.2; p&lt;0.05) and chest symptoms (control: 59.2±18.7; IMT: 64.5±18.2; p&lt;0.05), along with clinically meaningful improvements in breathlessness according to TDI (control: 0.9±1.7 versus 2.0±2.0; p&lt;0.05). IMT also improved respiratory muscle strength and estimated aerobic fitness.\nCONCLUSIONS: IMT may represent an important home-based rehabilitation strategy for wider implementation as part of COVID-19 rehabilitative strategies. Given the diverse nature of long COVID, further research is warranted on the individual responses to rehabilitation; the withdrawal rate herein highlights that no one strategy is likely to be appropriate for all.","container-title":"The European Respiratory Journal","DOI":"10.1183/13993003.03101-2021","ISSN":"1399-3003","issue":"4","journalAbbreviation":"Eur Respir J","language":"eng","note":"number: 4\nPMID: 35236727\nPMCID: PMC8900538","page":"2103101","source":"PubMed","title":"Inspiratory muscle training enhances recovery post-COVID-19: a randomised controlled trial","title-short":"Inspiratory muscle training enhances recovery post-COVID-19","volume":"60","author":[{"family":"McNarry","given":"Melitta A."},{"family":"Berg","given":"Ronan M. G."},{"family":"Shelley","given":"James"},{"family":"Hudson","given":"Joanne"},{"family":"Saynor","given":"Zoe L."},{"family":"Duckers","given":"Jamie"},{"family":"Lewis","given":"Keir"},{"family":"Davies","given":"Gwyneth A."},{"family":"Mackintosh","given":"Kelly A."}],"issued":{"date-parts":[["2022",10]]},"citation-key":"McNarry2022InspiratoryMuscleTraining"},"prefix":""}],"schema":"https://github.com/citation-style-language/schema/raw/master/csl-citation.json"} </w:instrText>
      </w:r>
      <w:r w:rsidRPr="00092D3C">
        <w:rPr>
          <w:highlight w:val="magenta"/>
        </w:rPr>
        <w:fldChar w:fldCharType="separate"/>
      </w:r>
      <w:r w:rsidRPr="00092D3C">
        <w:rPr>
          <w:rFonts w:ascii="Aptos" w:hAnsi="Aptos"/>
          <w:highlight w:val="magenta"/>
        </w:rPr>
        <w:t>(</w:t>
      </w:r>
      <w:proofErr w:type="spellStart"/>
      <w:r w:rsidRPr="00092D3C">
        <w:rPr>
          <w:rFonts w:ascii="Aptos" w:hAnsi="Aptos"/>
          <w:highlight w:val="magenta"/>
        </w:rPr>
        <w:t>McNarry</w:t>
      </w:r>
      <w:proofErr w:type="spellEnd"/>
      <w:r w:rsidRPr="00092D3C">
        <w:rPr>
          <w:rFonts w:ascii="Aptos" w:hAnsi="Aptos"/>
          <w:highlight w:val="magenta"/>
        </w:rPr>
        <w:t xml:space="preserve"> et al., 2022)</w:t>
      </w:r>
      <w:r w:rsidRPr="00092D3C">
        <w:rPr>
          <w:highlight w:val="magenta"/>
        </w:rPr>
        <w:fldChar w:fldCharType="end"/>
      </w:r>
    </w:p>
    <w:p w14:paraId="01460D40" w14:textId="77777777" w:rsidR="00092D3C" w:rsidRPr="00092D3C" w:rsidRDefault="00092D3C" w:rsidP="00092D3C">
      <w:pPr>
        <w:numPr>
          <w:ilvl w:val="0"/>
          <w:numId w:val="1"/>
        </w:numPr>
        <w:spacing w:after="200" w:line="240" w:lineRule="auto"/>
        <w:rPr>
          <w:highlight w:val="magenta"/>
        </w:rPr>
      </w:pPr>
      <w:r w:rsidRPr="00092D3C">
        <w:rPr>
          <w:highlight w:val="magenta"/>
        </w:rPr>
        <w:t>IMT improves Fatigue Index Time (FIT)</w:t>
      </w:r>
    </w:p>
    <w:p w14:paraId="7776F842" w14:textId="77777777" w:rsidR="00092D3C" w:rsidRPr="00092D3C" w:rsidRDefault="00092D3C" w:rsidP="00092D3C">
      <w:pPr>
        <w:pStyle w:val="Compact"/>
        <w:numPr>
          <w:ilvl w:val="1"/>
          <w:numId w:val="1"/>
        </w:numPr>
        <w:rPr>
          <w:highlight w:val="magenta"/>
        </w:rPr>
      </w:pPr>
      <w:r w:rsidRPr="00092D3C">
        <w:rPr>
          <w:highlight w:val="magenta"/>
        </w:rPr>
        <w:t xml:space="preserve">Long COVID </w:t>
      </w:r>
      <w:r w:rsidRPr="00092D3C">
        <w:rPr>
          <w:highlight w:val="magenta"/>
        </w:rPr>
        <w:fldChar w:fldCharType="begin"/>
      </w:r>
      <w:r w:rsidRPr="00092D3C">
        <w:rPr>
          <w:highlight w:val="magenta"/>
        </w:rPr>
        <w:instrText xml:space="preserve"> ADDIN ZOTERO_ITEM CSL_CITATION {"citationID":"00000057","properties":{"unsorted":false,"formattedCitation":"(McNarry et al., 2022)","plainCitation":"(McNarry et al., 2022)","noteIndex":0},"citationItems":[{"id":70,"uris":["http://zotero.org/users/12301744/items/BIB6BDJK"],"itemData":{"id":70,"type":"article-journal","abstract":"BACKGROUND: Many people recovering from coronavirus disease 2019 (COVID-19) experience prolonged symptoms, particularly breathlessness. We urgently need to identify safe and effective COVID-19 rehabilitative strategies. The aim of the current study was to investigate the potential rehabilitative role of inspiratory muscle training (IMT).\nMETHODS: 281 adults (age 46.6±12.2</w:instrText>
      </w:r>
      <w:r w:rsidRPr="00092D3C">
        <w:rPr>
          <w:rFonts w:ascii="Arial" w:hAnsi="Arial" w:cs="Arial"/>
          <w:highlight w:val="magenta"/>
        </w:rPr>
        <w:instrText> </w:instrText>
      </w:r>
      <w:r w:rsidRPr="00092D3C">
        <w:rPr>
          <w:highlight w:val="magenta"/>
        </w:rPr>
        <w:instrText>years; 88% female) recovering from self-reported COVID-19 (9.0</w:instrText>
      </w:r>
      <w:r w:rsidRPr="00092D3C">
        <w:rPr>
          <w:rFonts w:ascii="Aptos" w:hAnsi="Aptos" w:cs="Aptos"/>
          <w:highlight w:val="magenta"/>
        </w:rPr>
        <w:instrText>±</w:instrText>
      </w:r>
      <w:r w:rsidRPr="00092D3C">
        <w:rPr>
          <w:highlight w:val="magenta"/>
        </w:rPr>
        <w:instrText>4.2</w:instrText>
      </w:r>
      <w:r w:rsidRPr="00092D3C">
        <w:rPr>
          <w:rFonts w:ascii="Arial" w:hAnsi="Arial" w:cs="Arial"/>
          <w:highlight w:val="magenta"/>
        </w:rPr>
        <w:instrText> </w:instrText>
      </w:r>
      <w:r w:rsidRPr="00092D3C">
        <w:rPr>
          <w:highlight w:val="magenta"/>
        </w:rPr>
        <w:instrText xml:space="preserve">months post-acute infection) were randomised 4:1 to an 8-week IMT or a \"usual care\" waitlist control arm. Health-related quality-of-life and breathlessness questionnaires (King's Brief Interstitial Lung Disease (K-BILD) and Transition Dyspnoea Index (TDI)), respiratory muscle strength, and fitness (Chester Step Test) were assessed pre- and post-intervention. The primary end-point was K-BILD total score, with the K-BILD domains and TDI being key secondary outcomes.\nRESULTS: According to intention to treat, there was no difference between groups in K-BILD total score post-intervention (control: 59.5±12.4; IMT: 58.2±12.3; p&lt;0.05) but IMT elicited clinically meaningful improvements in the K-BILD domains for breathlessness (control: 59.8±12.6; IMT: 62.2±16.2; p&lt;0.05) and chest symptoms (control: 59.2±18.7; IMT: 64.5±18.2; p&lt;0.05), along with clinically meaningful improvements in breathlessness according to TDI (control: 0.9±1.7 versus 2.0±2.0; p&lt;0.05). IMT also improved respiratory muscle strength and estimated aerobic fitness.\nCONCLUSIONS: IMT may represent an important home-based rehabilitation strategy for wider implementation as part of COVID-19 rehabilitative strategies. Given the diverse nature of long COVID, further research is warranted on the individual responses to rehabilitation; the withdrawal rate herein highlights that no one strategy is likely to be appropriate for all.","container-title":"The European Respiratory Journal","DOI":"10.1183/13993003.03101-2021","ISSN":"1399-3003","issue":"4","journalAbbreviation":"Eur Respir J","language":"eng","note":"number: 4\nPMID: 35236727\nPMCID: PMC8900538","page":"2103101","source":"PubMed","title":"Inspiratory muscle training enhances recovery post-COVID-19: a randomised controlled trial","title-short":"Inspiratory muscle training enhances recovery post-COVID-19","volume":"60","author":[{"family":"McNarry","given":"Melitta A."},{"family":"Berg","given":"Ronan M. G."},{"family":"Shelley","given":"James"},{"family":"Hudson","given":"Joanne"},{"family":"Saynor","given":"Zoe L."},{"family":"Duckers","given":"Jamie"},{"family":"Lewis","given":"Keir"},{"family":"Davies","given":"Gwyneth A."},{"family":"Mackintosh","given":"Kelly A."}],"issued":{"date-parts":[["2022",10]]},"citation-key":"McNarry2022InspiratoryMuscleTraining"},"prefix":""}],"schema":"https://github.com/citation-style-language/schema/raw/master/csl-citation.json"} </w:instrText>
      </w:r>
      <w:r w:rsidRPr="00092D3C">
        <w:rPr>
          <w:highlight w:val="magenta"/>
        </w:rPr>
        <w:fldChar w:fldCharType="separate"/>
      </w:r>
      <w:r w:rsidRPr="00092D3C">
        <w:rPr>
          <w:rFonts w:ascii="Aptos" w:hAnsi="Aptos"/>
          <w:highlight w:val="magenta"/>
        </w:rPr>
        <w:t>(</w:t>
      </w:r>
      <w:proofErr w:type="spellStart"/>
      <w:r w:rsidRPr="00092D3C">
        <w:rPr>
          <w:rFonts w:ascii="Aptos" w:hAnsi="Aptos"/>
          <w:highlight w:val="magenta"/>
        </w:rPr>
        <w:t>McNarry</w:t>
      </w:r>
      <w:proofErr w:type="spellEnd"/>
      <w:r w:rsidRPr="00092D3C">
        <w:rPr>
          <w:rFonts w:ascii="Aptos" w:hAnsi="Aptos"/>
          <w:highlight w:val="magenta"/>
        </w:rPr>
        <w:t xml:space="preserve"> et al., 2022)</w:t>
      </w:r>
      <w:r w:rsidRPr="00092D3C">
        <w:rPr>
          <w:highlight w:val="magenta"/>
        </w:rPr>
        <w:fldChar w:fldCharType="end"/>
      </w:r>
    </w:p>
    <w:p w14:paraId="2A1EFC08" w14:textId="77777777" w:rsidR="00092D3C" w:rsidRPr="00092D3C" w:rsidRDefault="00092D3C" w:rsidP="00092D3C">
      <w:pPr>
        <w:numPr>
          <w:ilvl w:val="0"/>
          <w:numId w:val="1"/>
        </w:numPr>
        <w:spacing w:after="200" w:line="240" w:lineRule="auto"/>
        <w:rPr>
          <w:highlight w:val="magenta"/>
        </w:rPr>
      </w:pPr>
      <w:r w:rsidRPr="00092D3C">
        <w:rPr>
          <w:highlight w:val="magenta"/>
        </w:rPr>
        <w:t>IMT does not improve TLC</w:t>
      </w:r>
    </w:p>
    <w:p w14:paraId="01B78E42" w14:textId="77777777" w:rsidR="00092D3C" w:rsidRPr="00092D3C" w:rsidRDefault="00092D3C" w:rsidP="00092D3C">
      <w:pPr>
        <w:pStyle w:val="Compact"/>
        <w:numPr>
          <w:ilvl w:val="1"/>
          <w:numId w:val="1"/>
        </w:numPr>
        <w:rPr>
          <w:highlight w:val="magenta"/>
        </w:rPr>
      </w:pPr>
      <w:r w:rsidRPr="00092D3C">
        <w:rPr>
          <w:highlight w:val="magenta"/>
        </w:rPr>
        <w:t xml:space="preserve">RMT </w:t>
      </w:r>
      <w:r w:rsidRPr="00092D3C">
        <w:rPr>
          <w:highlight w:val="magenta"/>
        </w:rPr>
        <w:fldChar w:fldCharType="begin"/>
      </w:r>
      <w:r w:rsidRPr="00092D3C">
        <w:rPr>
          <w:highlight w:val="magenta"/>
        </w:rPr>
        <w:instrText xml:space="preserve"> ADDIN ZOTERO_ITEM CSL_CITATION {"citationID":"00000058","properties":{"unsorted":false,"formattedCitation":"(Bisconti et al., 2018)","plainCitation":"(Bisconti et al., 2018)","noteIndex":0},"citationItems":[{"id":143,"uris":["http://zotero.org/users/12301744/items/YQZJFBGM"],"itemData":{"id":143,"type":"article-journal","abstract":"Vasomotor response is related to the capacity of the vessel to maintain vascular tone within a narrow range. Two main control mechanisms are involved: the autonomic control of the sympathetic neural drive (global control) and the endothelial smooth cells capacity to respond to mechanical stress by releasing vasoactive factors (peripheral control). The aim of this study was to evaluate the effects of respiratory muscle training (RMT) on vasomotor response, assessed by flow-mediated dilation (FMD) and heart rate variability, in young healthy females. The hypothesis was that RMT could enhance the balance between sympathetic and parasympathetic neural drive and reduce vessel shear stress. Thus, twenty-four women were randomly assigned to either RMT or SHAM group. Maximal inspiratory mouth pressure and maximum voluntary ventilation were utilized to assess the effectiveness of the RMT program, which consisted of three sessions of isocapnic hyperventilation/ week for eight weeks, (twenty-four training sessions). Heart rate variability assessed autonomic balance, a global factor regulating the vasomotor response. Endothelial function was determined by measuring brachial artery vasodilation normalized by shear rate (%FMD/SR). After RMT, but not SHAM, maximal inspiratory mouth pressure and maximum voluntary ventilation increased significantly (+31% and +16%, respectively). Changes in heart rate variability were negligible in both groups. Only RMT exhibited a significant increase in %FMD/SR (+45%; p&lt;0.05). These data suggest a positive effect of RMT on vasomotor response that may be due to a reduction in arterial shear stress, and not through modulation of sympatho-vagal balance.","container-title":"PLOS ONE","DOI":"10.1371/journal.pone.0203347","ISSN":"1932-6203","issue":"9","journalAbbreviation":"PLOS ONE","language":"en","note":"number: 9\npublisher: Public Library of Science","page":"e0203347","source":"PLoS Journals","title":"Respiratory muscle training positively affects vasomotor response in young healthy women","volume":"13","author":[{"family":"Bisconti","given":"Angela Valentina"},{"family":"Devoto","given":"Michela"},{"family":"Venturelli","given":"Massimo"},{"family":"Bryner","given":"Randall"},{"family":"Olfert","given":"I. Mark"},{"family":"Chantler","given":"Paul D."},{"family":"Esposito","given":"F."}],"issued":{"date-parts":[["2018",9,25]]},"citation-key":"Bisconti2018RespiratoryMuscleTraining"},"prefix":""}],"schema":"https://github.com/citation-style-language/schema/raw/master/csl-citation.json"} </w:instrText>
      </w:r>
      <w:r w:rsidRPr="00092D3C">
        <w:rPr>
          <w:highlight w:val="magenta"/>
        </w:rPr>
        <w:fldChar w:fldCharType="separate"/>
      </w:r>
      <w:r w:rsidRPr="00092D3C">
        <w:rPr>
          <w:rFonts w:ascii="Aptos" w:hAnsi="Aptos"/>
          <w:highlight w:val="magenta"/>
        </w:rPr>
        <w:t>(Bisconti et al., 2018)</w:t>
      </w:r>
      <w:r w:rsidRPr="00092D3C">
        <w:rPr>
          <w:highlight w:val="magenta"/>
        </w:rPr>
        <w:fldChar w:fldCharType="end"/>
      </w:r>
    </w:p>
    <w:p w14:paraId="79D93B29" w14:textId="77777777" w:rsidR="00092D3C" w:rsidRPr="00092D3C" w:rsidRDefault="00092D3C" w:rsidP="00092D3C">
      <w:pPr>
        <w:pStyle w:val="Compact"/>
        <w:numPr>
          <w:ilvl w:val="1"/>
          <w:numId w:val="1"/>
        </w:numPr>
        <w:rPr>
          <w:highlight w:val="magenta"/>
        </w:rPr>
      </w:pPr>
      <w:r w:rsidRPr="00092D3C">
        <w:rPr>
          <w:highlight w:val="magenta"/>
        </w:rPr>
        <w:t xml:space="preserve">Long COVID </w:t>
      </w:r>
      <w:r w:rsidRPr="00092D3C">
        <w:rPr>
          <w:highlight w:val="magenta"/>
        </w:rPr>
        <w:fldChar w:fldCharType="begin"/>
      </w:r>
      <w:r w:rsidRPr="00092D3C">
        <w:rPr>
          <w:highlight w:val="magenta"/>
        </w:rPr>
        <w:instrText xml:space="preserve"> ADDIN ZOTERO_ITEM CSL_CITATION {"citationID":"00000059","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w:instrText>
      </w:r>
      <w:r w:rsidRPr="00092D3C">
        <w:rPr>
          <w:rFonts w:ascii="Arial" w:hAnsi="Arial" w:cs="Arial"/>
          <w:highlight w:val="magenta"/>
        </w:rPr>
        <w:instrText> </w:instrText>
      </w:r>
      <w:r w:rsidRPr="00092D3C">
        <w:rPr>
          <w:highlight w:val="magenta"/>
        </w:rPr>
        <w:instrText>years after hospitalization for COVID-19 and, second, to investigate the impact of inspiratory muscle training (IMT) on diaphragm and inspiratory muscle weakness and exertional dyspnea in individuals with long COVID. Methods: Approximately 2</w:instrText>
      </w:r>
      <w:r w:rsidRPr="00092D3C">
        <w:rPr>
          <w:rFonts w:ascii="Arial" w:hAnsi="Arial" w:cs="Arial"/>
          <w:highlight w:val="magenta"/>
        </w:rPr>
        <w:instrText> </w:instrText>
      </w:r>
      <w:r w:rsidRPr="00092D3C">
        <w:rPr>
          <w:highlight w:val="magenta"/>
        </w:rPr>
        <w:instrText>years after hospitalization for COVID-19, 30 individuals (11 women, 19 men; median age, 58</w:instrText>
      </w:r>
      <w:r w:rsidRPr="00092D3C">
        <w:rPr>
          <w:rFonts w:ascii="Arial" w:hAnsi="Arial" w:cs="Arial"/>
          <w:highlight w:val="magenta"/>
        </w:rPr>
        <w:instrText> </w:instrText>
      </w:r>
      <w:r w:rsidRPr="00092D3C">
        <w:rPr>
          <w:highlight w:val="magenta"/>
        </w:rPr>
        <w:instrText>years; interquartile range [IQR]</w:instrText>
      </w:r>
      <w:r w:rsidRPr="00092D3C">
        <w:rPr>
          <w:rFonts w:ascii="Arial" w:hAnsi="Arial" w:cs="Arial"/>
          <w:highlight w:val="magenta"/>
        </w:rPr>
        <w:instrText> </w:instrText>
      </w:r>
      <w:r w:rsidRPr="00092D3C">
        <w:rPr>
          <w:highlight w:val="magenta"/>
        </w:rPr>
        <w:instrText>=</w:instrText>
      </w:r>
      <w:r w:rsidRPr="00092D3C">
        <w:rPr>
          <w:rFonts w:ascii="Arial" w:hAnsi="Arial" w:cs="Arial"/>
          <w:highlight w:val="magenta"/>
        </w:rPr>
        <w:instrText> </w:instrText>
      </w:r>
      <w:r w:rsidRPr="00092D3C">
        <w:rPr>
          <w:highlight w:val="magenta"/>
        </w:rPr>
        <w:instrText>51-63) underwent comprehensive (invasive) respiratory muscle assessment and evaluation of dyspnea. Eighteen with persistent diaphragm muscle weakness and exertional dyspnea were randomized to 6</w:instrText>
      </w:r>
      <w:r w:rsidRPr="00092D3C">
        <w:rPr>
          <w:rFonts w:ascii="Arial" w:hAnsi="Arial" w:cs="Arial"/>
          <w:highlight w:val="magenta"/>
        </w:rPr>
        <w:instrText> </w:instrText>
      </w:r>
      <w:r w:rsidRPr="00092D3C">
        <w:rPr>
          <w:highlight w:val="magenta"/>
        </w:rPr>
        <w:instrText>weeks of IMT or sham training; assessments were repeated immediately after and 6</w:instrText>
      </w:r>
      <w:r w:rsidRPr="00092D3C">
        <w:rPr>
          <w:rFonts w:ascii="Arial" w:hAnsi="Arial" w:cs="Arial"/>
          <w:highlight w:val="magenta"/>
        </w:rPr>
        <w:instrText> </w:instrText>
      </w:r>
      <w:r w:rsidRPr="00092D3C">
        <w:rPr>
          <w:highlight w:val="magenta"/>
        </w:rPr>
        <w:instrText>weeks after IMT completion. The primary endpoint was change in inspiratory muscle fatiguability immediately after IMT. Measurements and Main Results: At a median of 31 months (IQR</w:instrText>
      </w:r>
      <w:r w:rsidRPr="00092D3C">
        <w:rPr>
          <w:rFonts w:ascii="Arial" w:hAnsi="Arial" w:cs="Arial"/>
          <w:highlight w:val="magenta"/>
        </w:rPr>
        <w:instrText> </w:instrText>
      </w:r>
      <w:r w:rsidRPr="00092D3C">
        <w:rPr>
          <w:highlight w:val="magenta"/>
        </w:rPr>
        <w:instrText>=</w:instrText>
      </w:r>
      <w:r w:rsidRPr="00092D3C">
        <w:rPr>
          <w:rFonts w:ascii="Arial" w:hAnsi="Arial" w:cs="Arial"/>
          <w:highlight w:val="magenta"/>
        </w:rPr>
        <w:instrText> </w:instrText>
      </w:r>
      <w:r w:rsidRPr="00092D3C">
        <w:rPr>
          <w:highlight w:val="magenta"/>
        </w:rPr>
        <w:instrText>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w:instrText>
      </w:r>
      <w:r w:rsidRPr="00092D3C">
        <w:rPr>
          <w:rFonts w:ascii="Arial" w:hAnsi="Arial" w:cs="Arial"/>
          <w:highlight w:val="magenta"/>
        </w:rPr>
        <w:instrText> </w:instrText>
      </w:r>
      <w:r w:rsidRPr="00092D3C">
        <w:rPr>
          <w:highlight w:val="magenta"/>
        </w:rPr>
        <w:instrText>cm H2O [IQR</w:instrText>
      </w:r>
      <w:r w:rsidRPr="00092D3C">
        <w:rPr>
          <w:rFonts w:ascii="Arial" w:hAnsi="Arial" w:cs="Arial"/>
          <w:highlight w:val="magenta"/>
        </w:rPr>
        <w:instrText> </w:instrText>
      </w:r>
      <w:r w:rsidRPr="00092D3C">
        <w:rPr>
          <w:highlight w:val="magenta"/>
        </w:rPr>
        <w:instrText>=</w:instrText>
      </w:r>
      <w:r w:rsidRPr="00092D3C">
        <w:rPr>
          <w:rFonts w:ascii="Arial" w:hAnsi="Arial" w:cs="Arial"/>
          <w:highlight w:val="magenta"/>
        </w:rPr>
        <w:instrText> </w:instrText>
      </w:r>
      <w:r w:rsidRPr="00092D3C">
        <w:rPr>
          <w:highlight w:val="magenta"/>
        </w:rPr>
        <w:instrText>75-91] vs. 100</w:instrText>
      </w:r>
      <w:r w:rsidRPr="00092D3C">
        <w:rPr>
          <w:rFonts w:ascii="Arial" w:hAnsi="Arial" w:cs="Arial"/>
          <w:highlight w:val="magenta"/>
        </w:rPr>
        <w:instrText> </w:instrText>
      </w:r>
      <w:r w:rsidRPr="00092D3C">
        <w:rPr>
          <w:highlight w:val="magenta"/>
        </w:rPr>
        <w:instrText>cm H2O [IQR</w:instrText>
      </w:r>
      <w:r w:rsidRPr="00092D3C">
        <w:rPr>
          <w:rFonts w:ascii="Arial" w:hAnsi="Arial" w:cs="Arial"/>
          <w:highlight w:val="magenta"/>
        </w:rPr>
        <w:instrText> </w:instrText>
      </w:r>
      <w:r w:rsidRPr="00092D3C">
        <w:rPr>
          <w:highlight w:val="magenta"/>
        </w:rPr>
        <w:instrText>=</w:instrText>
      </w:r>
      <w:r w:rsidRPr="00092D3C">
        <w:rPr>
          <w:rFonts w:ascii="Arial" w:hAnsi="Arial" w:cs="Arial"/>
          <w:highlight w:val="magenta"/>
        </w:rPr>
        <w:instrText> </w:instrText>
      </w:r>
      <w:r w:rsidRPr="00092D3C">
        <w:rPr>
          <w:highlight w:val="magenta"/>
        </w:rPr>
        <w:instrText>81-113], P</w:instrText>
      </w:r>
      <w:r w:rsidRPr="00092D3C">
        <w:rPr>
          <w:rFonts w:ascii="Arial" w:hAnsi="Arial" w:cs="Arial"/>
          <w:highlight w:val="magenta"/>
        </w:rPr>
        <w:instrText> </w:instrText>
      </w:r>
      <w:r w:rsidRPr="00092D3C">
        <w:rPr>
          <w:highlight w:val="magenta"/>
        </w:rPr>
        <w:instrText>=</w:instrText>
      </w:r>
      <w:r w:rsidRPr="00092D3C">
        <w:rPr>
          <w:rFonts w:ascii="Arial" w:hAnsi="Arial" w:cs="Arial"/>
          <w:highlight w:val="magenta"/>
        </w:rPr>
        <w:instrText> </w:instrText>
      </w:r>
      <w:r w:rsidRPr="00092D3C">
        <w:rPr>
          <w:highlight w:val="magenta"/>
        </w:rPr>
        <w:instrText>0.02), inspiratory muscle fatiguability (time to task failure, 365</w:instrText>
      </w:r>
      <w:r w:rsidRPr="00092D3C">
        <w:rPr>
          <w:rFonts w:ascii="Arial" w:hAnsi="Arial" w:cs="Arial"/>
          <w:highlight w:val="magenta"/>
        </w:rPr>
        <w:instrText> </w:instrText>
      </w:r>
      <w:r w:rsidRPr="00092D3C">
        <w:rPr>
          <w:highlight w:val="magenta"/>
        </w:rPr>
        <w:instrText>s [IQR</w:instrText>
      </w:r>
      <w:r w:rsidRPr="00092D3C">
        <w:rPr>
          <w:rFonts w:ascii="Arial" w:hAnsi="Arial" w:cs="Arial"/>
          <w:highlight w:val="magenta"/>
        </w:rPr>
        <w:instrText> </w:instrText>
      </w:r>
      <w:r w:rsidRPr="00092D3C">
        <w:rPr>
          <w:highlight w:val="magenta"/>
        </w:rPr>
        <w:instrText>=</w:instrText>
      </w:r>
      <w:r w:rsidRPr="00092D3C">
        <w:rPr>
          <w:rFonts w:ascii="Arial" w:hAnsi="Arial" w:cs="Arial"/>
          <w:highlight w:val="magenta"/>
        </w:rPr>
        <w:instrText> </w:instrText>
      </w:r>
      <w:r w:rsidRPr="00092D3C">
        <w:rPr>
          <w:highlight w:val="magenta"/>
        </w:rPr>
        <w:instrText>284-701] vs. 983</w:instrText>
      </w:r>
      <w:r w:rsidRPr="00092D3C">
        <w:rPr>
          <w:rFonts w:ascii="Arial" w:hAnsi="Arial" w:cs="Arial"/>
          <w:highlight w:val="magenta"/>
        </w:rPr>
        <w:instrText> </w:instrText>
      </w:r>
      <w:r w:rsidRPr="00092D3C">
        <w:rPr>
          <w:highlight w:val="magenta"/>
        </w:rPr>
        <w:instrText>s [IQR</w:instrText>
      </w:r>
      <w:r w:rsidRPr="00092D3C">
        <w:rPr>
          <w:rFonts w:ascii="Arial" w:hAnsi="Arial" w:cs="Arial"/>
          <w:highlight w:val="magenta"/>
        </w:rPr>
        <w:instrText> </w:instrText>
      </w:r>
      <w:r w:rsidRPr="00092D3C">
        <w:rPr>
          <w:highlight w:val="magenta"/>
        </w:rPr>
        <w:instrText>=</w:instrText>
      </w:r>
      <w:r w:rsidRPr="00092D3C">
        <w:rPr>
          <w:rFonts w:ascii="Arial" w:hAnsi="Arial" w:cs="Arial"/>
          <w:highlight w:val="magenta"/>
        </w:rPr>
        <w:instrText> </w:instrText>
      </w:r>
      <w:r w:rsidRPr="00092D3C">
        <w:rPr>
          <w:highlight w:val="magenta"/>
        </w:rPr>
        <w:instrText>551-1,494], P</w:instrText>
      </w:r>
      <w:r w:rsidRPr="00092D3C">
        <w:rPr>
          <w:rFonts w:ascii="Arial" w:hAnsi="Arial" w:cs="Arial"/>
          <w:highlight w:val="magenta"/>
        </w:rPr>
        <w:instrText> </w:instrText>
      </w:r>
      <w:r w:rsidRPr="00092D3C">
        <w:rPr>
          <w:highlight w:val="magenta"/>
        </w:rPr>
        <w:instrText>=</w:instrText>
      </w:r>
      <w:r w:rsidRPr="00092D3C">
        <w:rPr>
          <w:rFonts w:ascii="Arial" w:hAnsi="Arial" w:cs="Arial"/>
          <w:highlight w:val="magenta"/>
        </w:rPr>
        <w:instrText> </w:instrText>
      </w:r>
      <w:r w:rsidRPr="00092D3C">
        <w:rPr>
          <w:highlight w:val="magenta"/>
        </w:rPr>
        <w:instrText>0.05), diaphragm voluntary activation index (79% [IQR</w:instrText>
      </w:r>
      <w:r w:rsidRPr="00092D3C">
        <w:rPr>
          <w:rFonts w:ascii="Arial" w:hAnsi="Arial" w:cs="Arial"/>
          <w:highlight w:val="magenta"/>
        </w:rPr>
        <w:instrText> </w:instrText>
      </w:r>
      <w:r w:rsidRPr="00092D3C">
        <w:rPr>
          <w:highlight w:val="magenta"/>
        </w:rPr>
        <w:instrText>=</w:instrText>
      </w:r>
      <w:r w:rsidRPr="00092D3C">
        <w:rPr>
          <w:rFonts w:ascii="Arial" w:hAnsi="Arial" w:cs="Arial"/>
          <w:highlight w:val="magenta"/>
        </w:rPr>
        <w:instrText> </w:instrText>
      </w:r>
      <w:r w:rsidRPr="00092D3C">
        <w:rPr>
          <w:highlight w:val="magenta"/>
        </w:rPr>
        <w:instrText>63-92] vs. 89% [IQR</w:instrText>
      </w:r>
      <w:r w:rsidRPr="00092D3C">
        <w:rPr>
          <w:rFonts w:ascii="Arial" w:hAnsi="Arial" w:cs="Arial"/>
          <w:highlight w:val="magenta"/>
        </w:rPr>
        <w:instrText> </w:instrText>
      </w:r>
      <w:r w:rsidRPr="00092D3C">
        <w:rPr>
          <w:highlight w:val="magenta"/>
        </w:rPr>
        <w:instrText>=</w:instrText>
      </w:r>
      <w:r w:rsidRPr="00092D3C">
        <w:rPr>
          <w:rFonts w:ascii="Arial" w:hAnsi="Arial" w:cs="Arial"/>
          <w:highlight w:val="magenta"/>
        </w:rPr>
        <w:instrText> </w:instrText>
      </w:r>
      <w:r w:rsidRPr="00092D3C">
        <w:rPr>
          <w:highlight w:val="magenta"/>
        </w:rPr>
        <w:instrText>75-94], P</w:instrText>
      </w:r>
      <w:r w:rsidRPr="00092D3C">
        <w:rPr>
          <w:rFonts w:ascii="Arial" w:hAnsi="Arial" w:cs="Arial"/>
          <w:highlight w:val="magenta"/>
        </w:rPr>
        <w:instrText> </w:instrText>
      </w:r>
      <w:r w:rsidRPr="00092D3C">
        <w:rPr>
          <w:highlight w:val="magenta"/>
        </w:rPr>
        <w:instrText>=</w:instrText>
      </w:r>
      <w:r w:rsidRPr="00092D3C">
        <w:rPr>
          <w:rFonts w:ascii="Arial" w:hAnsi="Arial" w:cs="Arial"/>
          <w:highlight w:val="magenta"/>
        </w:rPr>
        <w:instrText> </w:instrText>
      </w:r>
      <w:r w:rsidRPr="00092D3C">
        <w:rPr>
          <w:highlight w:val="magenta"/>
        </w:rPr>
        <w:instrText>0.03), and dyspnea (Borg score, 7 [IQR</w:instrText>
      </w:r>
      <w:r w:rsidRPr="00092D3C">
        <w:rPr>
          <w:rFonts w:ascii="Arial" w:hAnsi="Arial" w:cs="Arial"/>
          <w:highlight w:val="magenta"/>
        </w:rPr>
        <w:instrText> </w:instrText>
      </w:r>
      <w:r w:rsidRPr="00092D3C">
        <w:rPr>
          <w:highlight w:val="magenta"/>
        </w:rPr>
        <w:instrText>=</w:instrText>
      </w:r>
      <w:r w:rsidRPr="00092D3C">
        <w:rPr>
          <w:rFonts w:ascii="Arial" w:hAnsi="Arial" w:cs="Arial"/>
          <w:highlight w:val="magenta"/>
        </w:rPr>
        <w:instrText> </w:instrText>
      </w:r>
      <w:r w:rsidRPr="00092D3C">
        <w:rPr>
          <w:highlight w:val="magenta"/>
        </w:rPr>
        <w:instrText>5.5-8] vs. 6 [IQR</w:instrText>
      </w:r>
      <w:r w:rsidRPr="00092D3C">
        <w:rPr>
          <w:rFonts w:ascii="Arial" w:hAnsi="Arial" w:cs="Arial"/>
          <w:highlight w:val="magenta"/>
        </w:rPr>
        <w:instrText> </w:instrText>
      </w:r>
      <w:r w:rsidRPr="00092D3C">
        <w:rPr>
          <w:highlight w:val="magenta"/>
        </w:rPr>
        <w:instrText>=</w:instrText>
      </w:r>
      <w:r w:rsidRPr="00092D3C">
        <w:rPr>
          <w:rFonts w:ascii="Arial" w:hAnsi="Arial" w:cs="Arial"/>
          <w:highlight w:val="magenta"/>
        </w:rPr>
        <w:instrText> </w:instrText>
      </w:r>
      <w:r w:rsidRPr="00092D3C">
        <w:rPr>
          <w:highlight w:val="magenta"/>
        </w:rPr>
        <w:instrText>4-7], P</w:instrText>
      </w:r>
      <w:r w:rsidRPr="00092D3C">
        <w:rPr>
          <w:rFonts w:ascii="Arial" w:hAnsi="Arial" w:cs="Arial"/>
          <w:highlight w:val="magenta"/>
        </w:rPr>
        <w:instrText> </w:instrText>
      </w:r>
      <w:r w:rsidRPr="00092D3C">
        <w:rPr>
          <w:highlight w:val="magenta"/>
        </w:rPr>
        <w:instrText>=</w:instrText>
      </w:r>
      <w:r w:rsidRPr="00092D3C">
        <w:rPr>
          <w:rFonts w:ascii="Arial" w:hAnsi="Arial" w:cs="Arial"/>
          <w:highlight w:val="magenta"/>
        </w:rPr>
        <w:instrText> </w:instrText>
      </w:r>
      <w:r w:rsidRPr="00092D3C">
        <w:rPr>
          <w:highlight w:val="magenta"/>
        </w:rPr>
        <w:instrText>0.03). Improvements persisted for 6</w:instrText>
      </w:r>
      <w:r w:rsidRPr="00092D3C">
        <w:rPr>
          <w:rFonts w:ascii="Arial" w:hAnsi="Arial" w:cs="Arial"/>
          <w:highlight w:val="magenta"/>
        </w:rPr>
        <w:instrText> </w:instrText>
      </w:r>
      <w:r w:rsidRPr="00092D3C">
        <w:rPr>
          <w:highlight w:val="magenta"/>
        </w:rPr>
        <w:instrText xml:space="preserve">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Pr="00092D3C">
        <w:rPr>
          <w:highlight w:val="magenta"/>
        </w:rPr>
        <w:fldChar w:fldCharType="separate"/>
      </w:r>
      <w:r w:rsidRPr="00092D3C">
        <w:rPr>
          <w:rFonts w:ascii="Aptos" w:hAnsi="Aptos"/>
          <w:highlight w:val="magenta"/>
        </w:rPr>
        <w:t>(</w:t>
      </w:r>
      <w:proofErr w:type="spellStart"/>
      <w:r w:rsidRPr="00092D3C">
        <w:rPr>
          <w:rFonts w:ascii="Aptos" w:hAnsi="Aptos"/>
          <w:highlight w:val="magenta"/>
        </w:rPr>
        <w:t>Spiesshoefer</w:t>
      </w:r>
      <w:proofErr w:type="spellEnd"/>
      <w:r w:rsidRPr="00092D3C">
        <w:rPr>
          <w:rFonts w:ascii="Aptos" w:hAnsi="Aptos"/>
          <w:highlight w:val="magenta"/>
        </w:rPr>
        <w:t xml:space="preserve"> et al., 2024)</w:t>
      </w:r>
      <w:r w:rsidRPr="00092D3C">
        <w:rPr>
          <w:highlight w:val="magenta"/>
        </w:rPr>
        <w:fldChar w:fldCharType="end"/>
      </w:r>
    </w:p>
    <w:p w14:paraId="0A64F2CF" w14:textId="77777777" w:rsidR="002F0452" w:rsidRDefault="002F0452" w:rsidP="002F0452">
      <w:pPr>
        <w:pStyle w:val="Heading3"/>
      </w:pPr>
      <w:r>
        <w:t>Oxygen Saturation</w:t>
      </w:r>
    </w:p>
    <w:p w14:paraId="5DC39CE7" w14:textId="77777777" w:rsidR="002F0452" w:rsidRDefault="002F0452" w:rsidP="002F0452">
      <w:pPr>
        <w:pStyle w:val="Compact"/>
        <w:numPr>
          <w:ilvl w:val="0"/>
          <w:numId w:val="1"/>
        </w:numPr>
      </w:pPr>
      <w:r>
        <w:t>No improvement in SaO2 at nadir or baseline</w:t>
      </w:r>
    </w:p>
    <w:p w14:paraId="65D6A269" w14:textId="3467427B" w:rsidR="00092D3C" w:rsidRDefault="002F0452" w:rsidP="002F0452">
      <w:r>
        <w:t>[@krause-sorioInspiratoryMuscleTraining2021]</w:t>
      </w:r>
    </w:p>
    <w:p w14:paraId="00894FB6" w14:textId="77777777" w:rsidR="001933E9" w:rsidRDefault="001933E9" w:rsidP="001933E9">
      <w:pPr>
        <w:pStyle w:val="Compact"/>
        <w:numPr>
          <w:ilvl w:val="0"/>
          <w:numId w:val="1"/>
        </w:numPr>
      </w:pPr>
      <w:r>
        <w:t>IMT does not improve spO2</w:t>
      </w:r>
    </w:p>
    <w:p w14:paraId="28528371" w14:textId="2EC39B70" w:rsidR="001933E9" w:rsidRPr="00092D3C" w:rsidRDefault="001933E9" w:rsidP="001933E9">
      <w:r>
        <w:t xml:space="preserve">CKD </w:t>
      </w:r>
      <w:r>
        <w:fldChar w:fldCharType="begin"/>
      </w:r>
      <w:r>
        <w:instrText xml:space="preserve"> ADDIN ZOTERO_ITEM CSL_CITATION {"citationID":"00000089","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w:instrText>
      </w:r>
      <w:r>
        <w:rPr>
          <w:rFonts w:ascii="Arial" w:hAnsi="Arial" w:cs="Arial"/>
        </w:rPr>
        <w:instrText>ﬀ</w:instrText>
      </w:r>
      <w:r>
        <w:instrText>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w:instrText>
      </w:r>
      <w:r>
        <w:rPr>
          <w:rFonts w:ascii="Arial" w:hAnsi="Arial" w:cs="Arial"/>
        </w:rPr>
        <w:instrText>ﬀ</w:instrText>
      </w:r>
      <w:r>
        <w:instrText xml:space="preserve">erence: </w:instrText>
      </w:r>
      <w:r>
        <w:rPr>
          <w:rFonts w:ascii="Aptos" w:hAnsi="Aptos" w:cs="Aptos"/>
        </w:rPr>
        <w:instrText>−</w:instrText>
      </w:r>
      <w:r>
        <w:instrText xml:space="preserve">84.5; 95% CI, </w:instrText>
      </w:r>
      <w:r>
        <w:rPr>
          <w:rFonts w:ascii="Aptos" w:hAnsi="Aptos" w:cs="Aptos"/>
        </w:rPr>
        <w:instrText>−</w:instrText>
      </w:r>
      <w:r>
        <w:instrText xml:space="preserve">148.1 to </w:instrText>
      </w:r>
      <w:r>
        <w:rPr>
          <w:rFonts w:ascii="Aptos" w:hAnsi="Aptos" w:cs="Aptos"/>
        </w:rPr>
        <w:instrText>−</w:instrText>
      </w:r>
      <w:r>
        <w:instrText>20.9). Also, there was a reduction in plasma levels of angiopoietin-2 (between-group di</w:instrText>
      </w:r>
      <w:r>
        <w:rPr>
          <w:rFonts w:ascii="Arial" w:hAnsi="Arial" w:cs="Arial"/>
        </w:rPr>
        <w:instrText>ﬀ</w:instrText>
      </w:r>
      <w:r>
        <w:instrText xml:space="preserve">erence: </w:instrText>
      </w:r>
      <w:r>
        <w:rPr>
          <w:rFonts w:ascii="Aptos" w:hAnsi="Aptos" w:cs="Aptos"/>
        </w:rPr>
        <w:instrText>−</w:instrText>
      </w:r>
      <w:r>
        <w:instrText xml:space="preserve">0.48; 95% CI, </w:instrText>
      </w:r>
      <w:r>
        <w:rPr>
          <w:rFonts w:ascii="Aptos" w:hAnsi="Aptos" w:cs="Aptos"/>
        </w:rPr>
        <w:instrText>−</w:instrText>
      </w:r>
      <w:r>
        <w:instrText xml:space="preserve">1.03 to </w:instrText>
      </w:r>
      <w:r>
        <w:rPr>
          <w:rFonts w:ascii="Aptos" w:hAnsi="Aptos" w:cs="Aptos"/>
        </w:rPr>
        <w:instrText>−</w:instrText>
      </w:r>
      <w:r>
        <w:instrText>0.097). Moreover, there was a signi</w:instrText>
      </w:r>
      <w:r>
        <w:rPr>
          <w:rFonts w:ascii="Aptos" w:hAnsi="Aptos" w:cs="Aptos"/>
        </w:rPr>
        <w:instrText>ﬁ</w:instrText>
      </w:r>
      <w:r>
        <w:instrText>cant reduction in mean blood pressure at rest (between-group di</w:instrText>
      </w:r>
      <w:r>
        <w:rPr>
          <w:rFonts w:ascii="Arial" w:hAnsi="Arial" w:cs="Arial"/>
        </w:rPr>
        <w:instrText>ﬀ</w:instrText>
      </w:r>
      <w:r>
        <w:instrText xml:space="preserve">erence: </w:instrText>
      </w:r>
      <w:r>
        <w:rPr>
          <w:rFonts w:ascii="Aptos" w:hAnsi="Aptos" w:cs="Aptos"/>
        </w:rPr>
        <w:instrText>−</w:instrText>
      </w:r>
      <w:r>
        <w:instrText xml:space="preserve">12.2; 95%CI, </w:instrText>
      </w:r>
      <w:r>
        <w:rPr>
          <w:rFonts w:ascii="Aptos" w:hAnsi="Aptos" w:cs="Aptos"/>
        </w:rPr>
        <w:instrText>−</w:instrText>
      </w:r>
      <w:r>
        <w:instrText xml:space="preserve">17.8 to </w:instrText>
      </w:r>
      <w:r>
        <w:rPr>
          <w:rFonts w:ascii="Aptos" w:hAnsi="Aptos" w:cs="Aptos"/>
        </w:rPr>
        <w:instrText>−</w:instrText>
      </w:r>
      <w:r>
        <w:instrText>6.6) associated with a reduction in endothelin-1 levels (between-group di</w:instrText>
      </w:r>
      <w:r>
        <w:rPr>
          <w:rFonts w:ascii="Arial" w:hAnsi="Arial" w:cs="Arial"/>
        </w:rPr>
        <w:instrText>ﬀ</w:instrText>
      </w:r>
      <w:r>
        <w:instrText xml:space="preserve">erence: </w:instrText>
      </w:r>
      <w:r>
        <w:rPr>
          <w:rFonts w:ascii="Aptos" w:hAnsi="Aptos" w:cs="Aptos"/>
        </w:rPr>
        <w:instrText>−</w:instrText>
      </w:r>
      <w:r>
        <w:instrText xml:space="preserve">0.164; 95% CI, </w:instrText>
      </w:r>
      <w:r>
        <w:rPr>
          <w:rFonts w:ascii="Aptos" w:hAnsi="Aptos" w:cs="Aptos"/>
        </w:rPr>
        <w:instrText>−</w:instrText>
      </w:r>
      <w:r>
        <w:instrText xml:space="preserve">0.293 to </w:instrText>
      </w:r>
      <w:r>
        <w:rPr>
          <w:rFonts w:ascii="Aptos" w:hAnsi="Aptos" w:cs="Aptos"/>
        </w:rPr>
        <w:instrText>−</w:instrText>
      </w:r>
      <w:r>
        <w:instrText>0.034). There was no di</w:instrText>
      </w:r>
      <w:r>
        <w:rPr>
          <w:rFonts w:ascii="Arial" w:hAnsi="Arial" w:cs="Arial"/>
        </w:rPr>
        <w:instrText>ﬀ</w:instrText>
      </w:r>
      <w:r>
        <w:instrText xml:space="preserve">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fldChar w:fldCharType="separate"/>
      </w:r>
      <w:r w:rsidRPr="00285A3E">
        <w:rPr>
          <w:rFonts w:ascii="Aptos" w:hAnsi="Aptos"/>
          <w:sz w:val="24"/>
        </w:rPr>
        <w:t>(Campos et al., 2018)</w:t>
      </w:r>
      <w:r>
        <w:fldChar w:fldCharType="end"/>
      </w:r>
    </w:p>
    <w:p w14:paraId="00FB2BD3" w14:textId="35A298B8" w:rsidR="00872DA4" w:rsidRDefault="00872DA4" w:rsidP="00872DA4">
      <w:pPr>
        <w:pStyle w:val="Heading3"/>
      </w:pPr>
      <w:r>
        <w:t>Autonomic</w:t>
      </w:r>
    </w:p>
    <w:p w14:paraId="0B7E3C6E" w14:textId="6181280F" w:rsidR="00872DA4" w:rsidRDefault="00872DA4" w:rsidP="00872DA4">
      <w:pPr>
        <w:pStyle w:val="ListParagraph"/>
        <w:numPr>
          <w:ilvl w:val="0"/>
          <w:numId w:val="3"/>
        </w:numPr>
      </w:pPr>
      <w:r>
        <w:t xml:space="preserve">No change in LF/HF </w:t>
      </w:r>
      <w:r>
        <w:fldChar w:fldCharType="begin"/>
      </w:r>
      <w:r>
        <w:instrText xml:space="preserve"> ADDIN ZOTERO_ITEM CSL_CITATION {"citationID":"00000009","properties":{"unsorted":false,"formattedCitation":"(Bisconti et al., 2018)","plainCitation":"(Bisconti et al., 2018)","noteIndex":0},"citationItems":[{"id":143,"uris":["http://zotero.org/users/12301744/items/YQZJFBGM"],"itemData":{"id":143,"type":"article-journal","abstract":"Vasomotor response is related to the capacity of the vessel to maintain vascular tone within a narrow range. Two main control mechanisms are involved: the autonomic control of the sympathetic neural drive (global control) and the endothelial smooth cells capacity to respond to mechanical stress by releasing vasoactive factors (peripheral control). The aim of this study was to evaluate the effects of respiratory muscle training (RMT) on vasomotor response, assessed by flow-mediated dilation (FMD) and heart rate variability, in young healthy females. The hypothesis was that RMT could enhance the balance between sympathetic and parasympathetic neural drive and reduce vessel shear stress. Thus, twenty-four women were randomly assigned to either RMT or SHAM group. Maximal inspiratory mouth pressure and maximum voluntary ventilation were utilized to assess the effectiveness of the RMT program, which consisted of three sessions of isocapnic hyperventilation/ week for eight weeks, (twenty-four training sessions). Heart rate variability assessed autonomic balance, a global factor regulating the vasomotor response. Endothelial function was determined by measuring brachial artery vasodilation normalized by shear rate (%FMD/SR). After RMT, but not SHAM, maximal inspiratory mouth pressure and maximum voluntary ventilation increased significantly (+31% and +16%, respectively). Changes in heart rate variability were negligible in both groups. Only RMT exhibited a significant increase in %FMD/SR (+45%; p&lt;0.05). These data suggest a positive effect of RMT on vasomotor response that may be due to a reduction in arterial shear stress, and not through modulation of sympatho-vagal balance.","container-title":"PLOS ONE","DOI":"10.1371/journal.pone.0203347","ISSN":"1932-6203","issue":"9","journalAbbreviation":"PLOS ONE","language":"en","note":"number: 9\npublisher: Public Library of Science","page":"e0203347","source":"PLoS Journals","title":"Respiratory muscle training positively affects vasomotor response in young healthy women","volume":"13","author":[{"family":"Bisconti","given":"Angela Valentina"},{"family":"Devoto","given":"Michela"},{"family":"Venturelli","given":"Massimo"},{"family":"Bryner","given":"Randall"},{"family":"Olfert","given":"I. Mark"},{"family":"Chantler","given":"Paul D."},{"family":"Esposito","given":"F."}],"issued":{"date-parts":[["2018",9,25]]},"citation-key":"Bisconti2018RespiratoryMuscleTraining"},"prefix":""}],"schema":"https://github.com/citation-style-language/schema/raw/master/csl-citation.json"} </w:instrText>
      </w:r>
      <w:r>
        <w:fldChar w:fldCharType="separate"/>
      </w:r>
      <w:r w:rsidRPr="00285A3E">
        <w:rPr>
          <w:rFonts w:ascii="Aptos" w:hAnsi="Aptos"/>
          <w:sz w:val="24"/>
        </w:rPr>
        <w:t>(Bisconti et al., 2018)</w:t>
      </w:r>
      <w:r>
        <w:fldChar w:fldCharType="end"/>
      </w:r>
    </w:p>
    <w:p w14:paraId="368500D4" w14:textId="77777777" w:rsidR="001933E9" w:rsidRDefault="001933E9" w:rsidP="001933E9">
      <w:pPr>
        <w:pStyle w:val="Compact"/>
        <w:numPr>
          <w:ilvl w:val="0"/>
          <w:numId w:val="3"/>
        </w:numPr>
      </w:pPr>
      <w:r>
        <w:t>IMT improves resting heart rate</w:t>
      </w:r>
    </w:p>
    <w:p w14:paraId="277D8442" w14:textId="77777777" w:rsidR="001933E9" w:rsidRDefault="001933E9" w:rsidP="001933E9">
      <w:pPr>
        <w:pStyle w:val="Compact"/>
        <w:numPr>
          <w:ilvl w:val="1"/>
          <w:numId w:val="3"/>
        </w:numPr>
      </w:pPr>
      <w:r>
        <w:t xml:space="preserve">(∆: −2.6 ± 2.9 bpm) </w:t>
      </w:r>
      <w:r>
        <w:fldChar w:fldCharType="begin"/>
      </w:r>
      <w:r>
        <w:instrText xml:space="preserve"> ADDIN ZOTERO_ITEM CSL_CITATION {"citationID":"00000092","properties":{"unsorted":false,"formattedCitation":"(Y\\uc0\\u225{}\\uc0\\u241{}ez-Sep\\uc0\\u250{}lveda et al., 2022)","plainCitation":"(Yáñez-Sepúlveda et al., 2022)","noteIndex":0},"citationItems":[{"id":45,"uris":["http://zotero.org/users/12301744/items/KSHNQZQE"],"itemData":{"id":45,"type":"article-journal","abstract":"Inspiratory muscle training (IMT) may have an additional effect on cardiovascular autonomic modulation, which could improve the metabolism and vascular function of the muscles. Aim: To determine the effects of IMT on vascular and metabolic muscle changes and their relationship to changes in physical performance. Methods: Physically active men were randomly placed into an experimental (IMTG; n = 8) or IMT placebo group (IMTPG; n = 6). For IMT, resistance load was set at 50% and 15% of the maximum dynamic inspiratory strength (S-Index), respectively. Only the IMTG’s weekly load was increased by 5%. In addition, both groups carried out the same concurrent training. Besides the S-Index, a 1.5-mile running test, spirometry, and deoxyhemoglobin (HHbAUC during occlusion) and reperfusion tissue saturation index (TSIMB and TSIMP: time from minimum to baseline and to peak, respectively) in a vascular occlusion test were measured before and after the 4-week training program. In addition, resting heart rate and blood pressure were registered. Results: IMTG improved compared to IMTPG in the S-Index (Δ = 28.23 ± 26.6 cmH2O), maximal inspiratory flow (MIF: Δ = 0.91 ± 0.6 L/s), maximum oxygen uptake (Δ = 4.48 ± 1.1 mL/kg/min), 1.5-mile run time (Δ = −0.81 ± 0.2 s), TSIMB (Δ = −3.38 ± 3.1 s) and TSIMP (Δ = −5.88 ± 3.7 s) with p &lt; 0.05. ΔVO2max correlated with S-Index (r = 0.619) and MIF (r = 0.583) with p &lt; 0.05. Both ΔTSIMB and TSIMP correlated with ΔHHbAUC (r = 0.516 and 0.596, respectively) and with Δ1.5-mile run time (r = 0.669 and 0.686, respectively) with p &lt; 0.05. Conclusion: IMT improves vascular function, which is related to additional improvements in physical performance.","container-title":"International Journal of Environmental Research and Public Health","DOI":"10.3390/ijerph192416766","ISSN":"1660-4601","issue":"24","language":"en","license":"http://creativecommons.org/licenses/by/3.0/","note":"number: 24\npublisher: Multidisciplinary Digital Publishing Institute","page":"16766","source":"www.mdpi.com","title":"Effects of Inspiratory Muscle Training on Muscle Oxygenation during Vascular Occlusion Testing in Trained Healthy Adult Males","volume":"19","author":[{"family":"Yáñez-Sepúlveda","given":"Rodrigo"},{"family":"Verdugo-Marchese","given":"Humberto"},{"family":"Duclos-Bastías","given":"Daniel"},{"family":"Tuesta","given":"Marcelo"},{"family":"Alvear-Ordenes","given":"Ildefonso"}],"issued":{"date-parts":[["2022",1]]},"citation-key":"Yanez-Sepulveda2022EffectsInspiratoryMuscle"},"prefix":""}],"schema":"https://github.com/citation-style-language/schema/raw/master/csl-citation.json"} </w:instrText>
      </w:r>
      <w:r>
        <w:fldChar w:fldCharType="separate"/>
      </w:r>
      <w:r w:rsidRPr="00285A3E">
        <w:rPr>
          <w:rFonts w:ascii="Aptos" w:hAnsi="Aptos" w:cs="Times New Roman"/>
        </w:rPr>
        <w:t>(Yáñez-Sepúlveda et al., 2022)</w:t>
      </w:r>
      <w:r>
        <w:fldChar w:fldCharType="end"/>
      </w:r>
    </w:p>
    <w:p w14:paraId="15479725" w14:textId="77777777" w:rsidR="001933E9" w:rsidRDefault="001933E9" w:rsidP="001933E9">
      <w:pPr>
        <w:pStyle w:val="Compact"/>
        <w:numPr>
          <w:ilvl w:val="1"/>
          <w:numId w:val="3"/>
        </w:numPr>
      </w:pPr>
      <w:r>
        <w:t xml:space="preserve">CKD </w:t>
      </w:r>
      <w:r>
        <w:fldChar w:fldCharType="begin"/>
      </w:r>
      <w:r>
        <w:instrText xml:space="preserve"> ADDIN ZOTERO_ITEM CSL_CITATION {"citationID":"00000093","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w:instrText>
      </w:r>
      <w:r>
        <w:rPr>
          <w:rFonts w:ascii="Arial" w:hAnsi="Arial" w:cs="Arial"/>
        </w:rPr>
        <w:instrText>ﬀ</w:instrText>
      </w:r>
      <w:r>
        <w:instrText>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w:instrText>
      </w:r>
      <w:r>
        <w:rPr>
          <w:rFonts w:ascii="Arial" w:hAnsi="Arial" w:cs="Arial"/>
        </w:rPr>
        <w:instrText>ﬀ</w:instrText>
      </w:r>
      <w:r>
        <w:instrText xml:space="preserve">erence: </w:instrText>
      </w:r>
      <w:r>
        <w:rPr>
          <w:rFonts w:ascii="Aptos" w:hAnsi="Aptos" w:cs="Aptos"/>
        </w:rPr>
        <w:instrText>−</w:instrText>
      </w:r>
      <w:r>
        <w:instrText xml:space="preserve">84.5; 95% CI, </w:instrText>
      </w:r>
      <w:r>
        <w:rPr>
          <w:rFonts w:ascii="Aptos" w:hAnsi="Aptos" w:cs="Aptos"/>
        </w:rPr>
        <w:instrText>−</w:instrText>
      </w:r>
      <w:r>
        <w:instrText xml:space="preserve">148.1 to </w:instrText>
      </w:r>
      <w:r>
        <w:rPr>
          <w:rFonts w:ascii="Aptos" w:hAnsi="Aptos" w:cs="Aptos"/>
        </w:rPr>
        <w:instrText>−</w:instrText>
      </w:r>
      <w:r>
        <w:instrText>20.9). Also, there was a reduction in plasma levels of angiopoietin-2 (between-group di</w:instrText>
      </w:r>
      <w:r>
        <w:rPr>
          <w:rFonts w:ascii="Arial" w:hAnsi="Arial" w:cs="Arial"/>
        </w:rPr>
        <w:instrText>ﬀ</w:instrText>
      </w:r>
      <w:r>
        <w:instrText xml:space="preserve">erence: </w:instrText>
      </w:r>
      <w:r>
        <w:rPr>
          <w:rFonts w:ascii="Aptos" w:hAnsi="Aptos" w:cs="Aptos"/>
        </w:rPr>
        <w:instrText>−</w:instrText>
      </w:r>
      <w:r>
        <w:instrText xml:space="preserve">0.48; 95% CI, </w:instrText>
      </w:r>
      <w:r>
        <w:rPr>
          <w:rFonts w:ascii="Aptos" w:hAnsi="Aptos" w:cs="Aptos"/>
        </w:rPr>
        <w:instrText>−</w:instrText>
      </w:r>
      <w:r>
        <w:instrText xml:space="preserve">1.03 to </w:instrText>
      </w:r>
      <w:r>
        <w:rPr>
          <w:rFonts w:ascii="Aptos" w:hAnsi="Aptos" w:cs="Aptos"/>
        </w:rPr>
        <w:instrText>−</w:instrText>
      </w:r>
      <w:r>
        <w:instrText>0.097). Moreover, there was a signi</w:instrText>
      </w:r>
      <w:r>
        <w:rPr>
          <w:rFonts w:ascii="Aptos" w:hAnsi="Aptos" w:cs="Aptos"/>
        </w:rPr>
        <w:instrText>ﬁ</w:instrText>
      </w:r>
      <w:r>
        <w:instrText>cant reduction in mean blood pressure at rest (between-group di</w:instrText>
      </w:r>
      <w:r>
        <w:rPr>
          <w:rFonts w:ascii="Arial" w:hAnsi="Arial" w:cs="Arial"/>
        </w:rPr>
        <w:instrText>ﬀ</w:instrText>
      </w:r>
      <w:r>
        <w:instrText xml:space="preserve">erence: </w:instrText>
      </w:r>
      <w:r>
        <w:rPr>
          <w:rFonts w:ascii="Aptos" w:hAnsi="Aptos" w:cs="Aptos"/>
        </w:rPr>
        <w:instrText>−</w:instrText>
      </w:r>
      <w:r>
        <w:instrText xml:space="preserve">12.2; 95%CI, </w:instrText>
      </w:r>
      <w:r>
        <w:rPr>
          <w:rFonts w:ascii="Aptos" w:hAnsi="Aptos" w:cs="Aptos"/>
        </w:rPr>
        <w:instrText>−</w:instrText>
      </w:r>
      <w:r>
        <w:instrText xml:space="preserve">17.8 to </w:instrText>
      </w:r>
      <w:r>
        <w:rPr>
          <w:rFonts w:ascii="Aptos" w:hAnsi="Aptos" w:cs="Aptos"/>
        </w:rPr>
        <w:instrText>−</w:instrText>
      </w:r>
      <w:r>
        <w:instrText>6.6) associated with a reduction in endothelin-1 levels (between-group di</w:instrText>
      </w:r>
      <w:r>
        <w:rPr>
          <w:rFonts w:ascii="Arial" w:hAnsi="Arial" w:cs="Arial"/>
        </w:rPr>
        <w:instrText>ﬀ</w:instrText>
      </w:r>
      <w:r>
        <w:instrText xml:space="preserve">erence: </w:instrText>
      </w:r>
      <w:r>
        <w:rPr>
          <w:rFonts w:ascii="Aptos" w:hAnsi="Aptos" w:cs="Aptos"/>
        </w:rPr>
        <w:instrText>−</w:instrText>
      </w:r>
      <w:r>
        <w:instrText xml:space="preserve">0.164; 95% CI, </w:instrText>
      </w:r>
      <w:r>
        <w:rPr>
          <w:rFonts w:ascii="Aptos" w:hAnsi="Aptos" w:cs="Aptos"/>
        </w:rPr>
        <w:instrText>−</w:instrText>
      </w:r>
      <w:r>
        <w:instrText xml:space="preserve">0.293 to </w:instrText>
      </w:r>
      <w:r>
        <w:rPr>
          <w:rFonts w:ascii="Aptos" w:hAnsi="Aptos" w:cs="Aptos"/>
        </w:rPr>
        <w:instrText>−</w:instrText>
      </w:r>
      <w:r>
        <w:instrText>0.034). There was no di</w:instrText>
      </w:r>
      <w:r>
        <w:rPr>
          <w:rFonts w:ascii="Arial" w:hAnsi="Arial" w:cs="Arial"/>
        </w:rPr>
        <w:instrText>ﬀ</w:instrText>
      </w:r>
      <w:r>
        <w:instrText xml:space="preserve">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fldChar w:fldCharType="separate"/>
      </w:r>
      <w:r w:rsidRPr="00285A3E">
        <w:rPr>
          <w:rFonts w:ascii="Aptos" w:hAnsi="Aptos"/>
        </w:rPr>
        <w:t>(Campos et al., 2018)</w:t>
      </w:r>
      <w:r>
        <w:fldChar w:fldCharType="end"/>
      </w:r>
    </w:p>
    <w:p w14:paraId="767E1EA2" w14:textId="77777777" w:rsidR="001933E9" w:rsidRDefault="001933E9" w:rsidP="001933E9">
      <w:pPr>
        <w:pStyle w:val="Compact"/>
        <w:numPr>
          <w:ilvl w:val="1"/>
          <w:numId w:val="3"/>
        </w:numPr>
      </w:pPr>
      <w:r>
        <w:lastRenderedPageBreak/>
        <w:t xml:space="preserve">Long COVID (75 to 68) </w:t>
      </w:r>
      <w:r>
        <w:fldChar w:fldCharType="begin"/>
      </w:r>
      <w:r>
        <w:instrText xml:space="preserve"> ADDIN ZOTERO_ITEM CSL_CITATION {"citationID":"00000094","properties":{"unsorted":false,"formattedCitation":"(Edgell et al., 2025)","plainCitation":"(Edgell et al., 2025)","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schema":"https://github.com/citation-style-language/schema/raw/master/csl-citation.json"} </w:instrText>
      </w:r>
      <w:r>
        <w:fldChar w:fldCharType="separate"/>
      </w:r>
      <w:r w:rsidRPr="00285A3E">
        <w:rPr>
          <w:rFonts w:ascii="Aptos" w:hAnsi="Aptos"/>
        </w:rPr>
        <w:t>(Edgell et al., 2025)</w:t>
      </w:r>
      <w:r>
        <w:fldChar w:fldCharType="end"/>
      </w:r>
    </w:p>
    <w:p w14:paraId="665DA9E6" w14:textId="77777777" w:rsidR="001933E9" w:rsidRDefault="001933E9" w:rsidP="001933E9">
      <w:pPr>
        <w:pStyle w:val="Compact"/>
        <w:numPr>
          <w:ilvl w:val="0"/>
          <w:numId w:val="3"/>
        </w:numPr>
      </w:pPr>
      <w:r>
        <w:t>IMT does not improve HRV</w:t>
      </w:r>
    </w:p>
    <w:p w14:paraId="324BC2AF" w14:textId="77777777" w:rsidR="001933E9" w:rsidRDefault="001933E9" w:rsidP="001933E9">
      <w:pPr>
        <w:pStyle w:val="Compact"/>
        <w:numPr>
          <w:ilvl w:val="1"/>
          <w:numId w:val="3"/>
        </w:numPr>
      </w:pPr>
      <w:r>
        <w:t xml:space="preserve">RMT </w:t>
      </w:r>
      <w:r>
        <w:fldChar w:fldCharType="begin"/>
      </w:r>
      <w:r>
        <w:instrText xml:space="preserve"> ADDIN ZOTERO_ITEM CSL_CITATION {"citationID":"00000097","properties":{"unsorted":false,"formattedCitation":"(Bisconti et al., 2018)","plainCitation":"(Bisconti et al., 2018)","noteIndex":0},"citationItems":[{"id":143,"uris":["http://zotero.org/users/12301744/items/YQZJFBGM"],"itemData":{"id":143,"type":"article-journal","abstract":"Vasomotor response is related to the capacity of the vessel to maintain vascular tone within a narrow range. Two main control mechanisms are involved: the autonomic control of the sympathetic neural drive (global control) and the endothelial smooth cells capacity to respond to mechanical stress by releasing vasoactive factors (peripheral control). The aim of this study was to evaluate the effects of respiratory muscle training (RMT) on vasomotor response, assessed by flow-mediated dilation (FMD) and heart rate variability, in young healthy females. The hypothesis was that RMT could enhance the balance between sympathetic and parasympathetic neural drive and reduce vessel shear stress. Thus, twenty-four women were randomly assigned to either RMT or SHAM group. Maximal inspiratory mouth pressure and maximum voluntary ventilation were utilized to assess the effectiveness of the RMT program, which consisted of three sessions of isocapnic hyperventilation/ week for eight weeks, (twenty-four training sessions). Heart rate variability assessed autonomic balance, a global factor regulating the vasomotor response. Endothelial function was determined by measuring brachial artery vasodilation normalized by shear rate (%FMD/SR). After RMT, but not SHAM, maximal inspiratory mouth pressure and maximum voluntary ventilation increased significantly (+31% and +16%, respectively). Changes in heart rate variability were negligible in both groups. Only RMT exhibited a significant increase in %FMD/SR (+45%; p&lt;0.05). These data suggest a positive effect of RMT on vasomotor response that may be due to a reduction in arterial shear stress, and not through modulation of sympatho-vagal balance.","container-title":"PLOS ONE","DOI":"10.1371/journal.pone.0203347","ISSN":"1932-6203","issue":"9","journalAbbreviation":"PLOS ONE","language":"en","note":"number: 9\npublisher: Public Library of Science","page":"e0203347","source":"PLoS Journals","title":"Respiratory muscle training positively affects vasomotor response in young healthy women","volume":"13","author":[{"family":"Bisconti","given":"Angela Valentina"},{"family":"Devoto","given":"Michela"},{"family":"Venturelli","given":"Massimo"},{"family":"Bryner","given":"Randall"},{"family":"Olfert","given":"I. Mark"},{"family":"Chantler","given":"Paul D."},{"family":"Esposito","given":"F."}],"issued":{"date-parts":[["2018",9,25]]},"citation-key":"Bisconti2018RespiratoryMuscleTraining"},"prefix":""}],"schema":"https://github.com/citation-style-language/schema/raw/master/csl-citation.json"} </w:instrText>
      </w:r>
      <w:r>
        <w:fldChar w:fldCharType="separate"/>
      </w:r>
      <w:r w:rsidRPr="00285A3E">
        <w:rPr>
          <w:rFonts w:ascii="Aptos" w:hAnsi="Aptos"/>
        </w:rPr>
        <w:t>(Bisconti et al., 2018)</w:t>
      </w:r>
      <w:r>
        <w:fldChar w:fldCharType="end"/>
      </w:r>
    </w:p>
    <w:p w14:paraId="04369764" w14:textId="77777777" w:rsidR="001933E9" w:rsidRDefault="001933E9" w:rsidP="009B6C85"/>
    <w:p w14:paraId="58082242" w14:textId="7ACCAEA6" w:rsidR="009B6C85" w:rsidRDefault="009B6C85" w:rsidP="009B6C85">
      <w:pPr>
        <w:pStyle w:val="Heading3"/>
      </w:pPr>
      <w:r>
        <w:t>Strength</w:t>
      </w:r>
    </w:p>
    <w:p w14:paraId="75E88E28" w14:textId="77777777" w:rsidR="009B6C85" w:rsidRDefault="009B6C85" w:rsidP="009B6C85">
      <w:pPr>
        <w:pStyle w:val="Compact"/>
        <w:numPr>
          <w:ilvl w:val="0"/>
          <w:numId w:val="1"/>
        </w:numPr>
      </w:pPr>
      <w:r>
        <w:t>IMT improves LE strength</w:t>
      </w:r>
    </w:p>
    <w:p w14:paraId="75A2873E" w14:textId="77777777" w:rsidR="009B6C85" w:rsidRDefault="009B6C85" w:rsidP="009B6C85">
      <w:pPr>
        <w:pStyle w:val="Compact"/>
        <w:numPr>
          <w:ilvl w:val="1"/>
          <w:numId w:val="1"/>
        </w:numPr>
      </w:pPr>
      <w:r>
        <w:fldChar w:fldCharType="begin"/>
      </w:r>
      <w:r>
        <w:instrText xml:space="preserve"> ADDIN ZOTERO_ITEM CSL_CITATION {"citationID":"00000100","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fldChar w:fldCharType="separate"/>
      </w:r>
      <w:r w:rsidRPr="00285A3E">
        <w:rPr>
          <w:rFonts w:ascii="Aptos" w:hAnsi="Aptos" w:cs="Times New Roman"/>
        </w:rPr>
        <w:t>(</w:t>
      </w:r>
      <w:proofErr w:type="spellStart"/>
      <w:r w:rsidRPr="00285A3E">
        <w:rPr>
          <w:rFonts w:ascii="Aptos" w:hAnsi="Aptos" w:cs="Times New Roman"/>
        </w:rPr>
        <w:t>Katayıfçı</w:t>
      </w:r>
      <w:proofErr w:type="spellEnd"/>
      <w:r w:rsidRPr="00285A3E">
        <w:rPr>
          <w:rFonts w:ascii="Aptos" w:hAnsi="Aptos" w:cs="Times New Roman"/>
        </w:rPr>
        <w:t xml:space="preserve"> et al., 2022)</w:t>
      </w:r>
      <w:r>
        <w:fldChar w:fldCharType="end"/>
      </w:r>
    </w:p>
    <w:p w14:paraId="772B5952" w14:textId="77777777" w:rsidR="009B6C85" w:rsidRDefault="009B6C85" w:rsidP="009B6C85">
      <w:pPr>
        <w:pStyle w:val="Compact"/>
        <w:numPr>
          <w:ilvl w:val="1"/>
          <w:numId w:val="1"/>
        </w:numPr>
      </w:pPr>
      <w:r>
        <w:t xml:space="preserve">60 second sit-to-stand </w:t>
      </w:r>
      <w:r>
        <w:fldChar w:fldCharType="begin"/>
      </w:r>
      <w:r>
        <w:instrText xml:space="preserve"> ADDIN ZOTERO_ITEM CSL_CITATION {"citationID":"00000101","properties":{"unsorted":false,"formattedCitation":"(Del Corral et al., 2023)","plainCitation":"(Del Corral et al., 2023)","noteIndex":0},"citationItems":[{"id":133,"uris":["http://zotero.org/users/12301744/items/296IR92V"],"itemData":{"id":133,"type":"article-journal","abstract":"Objective: To evaluate the effects of a home-based respiratory muscle training programme (inspiratory [IMT] or inspiratory/expiratory muscles [RMT]) supervised by telerehabilitation on quality of life and exercise tolerance in individuals with long-term post-COVID-19 symptoms. The secondary objective was to evaluate the effects of these programmes on respiratory muscle function, physical and lung function, and psychological state.\nMethods: 88 individuals with long-term symptoms of fatigue and dyspnoea after COVID-19 diagnosis were randomly (1:1 ratio) assigned to IMT, IMTsham, RMT or RMTsham groups for an 8-week intervention (40min/ day, 6 times/week). Primary outcomes were quality of life (EuroQol-5D questionnaire) and exercise tolerance (Rufﬁer test). Secondary outcomes were respiratory muscle function (inspiratory/expiratory muscle strength; inspiratory muscle endurance), physical function (lower and upper limb strength [1-min Sit-to-Stand and handgrip force]), lung function (forced spirometry), and psychological status (anxiety/depression levels and post-traumatic stress disorder). All outcomes were measured pre-, intermediate- (4th week), and postintervention.\nResults: At post-intervention, there was a statistically signiﬁcant and large (d&gt;0.90) improvement in quality of life, but not in exercise tolerance, in the RMT group compared with the RMTsham group. Both of the real training groups produced a statistically signiﬁcant and large increase in inspiratory muscle strength and endurance (d≥0.80) and in lower limb muscle strength (d≥0.77) compared with the 2 sham groups. Expiratory muscle strength and peak expiratory ﬂow showed a statistically signiﬁcant and large (d≥0.87) increase in the RMT group compared with the other 3 groups.\nConclusion: Only an 8-week supervised home-based RMT programme was effective in improving quality of life, but not exercise tolerance, in individuals with long-term post-COVID-19 symptoms. In addition, IMT and RMT programmes were effective in improving respiratory muscle function and lower limb muscle strength, but had no impact on lung function and psychological status.","container-title":"Annals of Physical and Rehabilitation Medicine","DOI":"10.1016/j.rehab.2022.101709","ISSN":"18770657","issue":"1","journalAbbreviation":"Annals of Physical and Rehabilitation Medicine","language":"en","note":"number: 1","page":"101709","source":"DOI.org (Crossref)","title":"Home-based respiratory muscle training on quality of life and exercise tolerance in long-term post-COVID-19: Randomized controlled trial","title-short":"Home-based respiratory muscle training on quality of life and exercise tolerance in long-term post-COVID-19","volume":"66","author":[{"family":"Del Corral","given":"Tamara"},{"family":"Fabero-Garrido","given":"Raúl"},{"family":"Plaza-Manzano","given":"Gustavo"},{"family":"Fernández-de-las-Peñas","given":"César"},{"family":"Navarro-Santana","given":"Marcos"},{"family":"López-de-Uralde-Villanueva","given":"Ibai"}],"issued":{"date-parts":[["2023",2]]},"citation-key":"DelCorral2023HomebasedRespiratoryMuscle"},"prefix":""}],"schema":"https://github.com/citation-style-language/schema/raw/master/csl-citation.json"} </w:instrText>
      </w:r>
      <w:r>
        <w:fldChar w:fldCharType="separate"/>
      </w:r>
      <w:r w:rsidRPr="00285A3E">
        <w:rPr>
          <w:rFonts w:ascii="Aptos" w:hAnsi="Aptos"/>
        </w:rPr>
        <w:t>(Del Corral et al., 2023)</w:t>
      </w:r>
      <w:r>
        <w:fldChar w:fldCharType="end"/>
      </w:r>
      <w:r>
        <w:t>, p. 5)</w:t>
      </w:r>
    </w:p>
    <w:p w14:paraId="550E8C1C" w14:textId="77777777" w:rsidR="009B6C85" w:rsidRDefault="009B6C85" w:rsidP="009B6C85">
      <w:pPr>
        <w:pStyle w:val="Compact"/>
        <w:numPr>
          <w:ilvl w:val="1"/>
          <w:numId w:val="1"/>
        </w:numPr>
      </w:pPr>
      <w:r>
        <w:t xml:space="preserve">CHF, quad strength dynamometry </w:t>
      </w:r>
      <w:r>
        <w:fldChar w:fldCharType="begin"/>
      </w:r>
      <w:r>
        <w:instrText xml:space="preserve"> ADDIN ZOTERO_ITEM CSL_CITATION {"citationID":"00000102","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fldChar w:fldCharType="separate"/>
      </w:r>
      <w:r w:rsidRPr="00285A3E">
        <w:rPr>
          <w:rFonts w:ascii="Aptos" w:hAnsi="Aptos"/>
        </w:rPr>
        <w:t>(Tanriverdi et al., 2023)</w:t>
      </w:r>
      <w:r>
        <w:fldChar w:fldCharType="end"/>
      </w:r>
    </w:p>
    <w:p w14:paraId="2A21E89D" w14:textId="77777777" w:rsidR="009B6C85" w:rsidRDefault="009B6C85" w:rsidP="009B6C85">
      <w:pPr>
        <w:pStyle w:val="Compact"/>
        <w:numPr>
          <w:ilvl w:val="0"/>
          <w:numId w:val="1"/>
        </w:numPr>
      </w:pPr>
      <w:r>
        <w:t>IMT does not improve UE strength</w:t>
      </w:r>
    </w:p>
    <w:p w14:paraId="71E58BB9" w14:textId="77777777" w:rsidR="009B6C85" w:rsidRDefault="009B6C85" w:rsidP="009B6C85">
      <w:pPr>
        <w:pStyle w:val="Compact"/>
        <w:numPr>
          <w:ilvl w:val="1"/>
          <w:numId w:val="1"/>
        </w:numPr>
      </w:pPr>
      <w:r>
        <w:t xml:space="preserve">Grip HHDT </w:t>
      </w:r>
      <w:r>
        <w:fldChar w:fldCharType="begin"/>
      </w:r>
      <w:r>
        <w:instrText xml:space="preserve"> ADDIN ZOTERO_ITEM CSL_CITATION {"citationID":"00000103","properties":{"unsorted":false,"formattedCitation":"(Del Corral et al., 2023)","plainCitation":"(Del Corral et al., 2023)","noteIndex":0},"citationItems":[{"id":133,"uris":["http://zotero.org/users/12301744/items/296IR92V"],"itemData":{"id":133,"type":"article-journal","abstract":"Objective: To evaluate the effects of a home-based respiratory muscle training programme (inspiratory [IMT] or inspiratory/expiratory muscles [RMT]) supervised by telerehabilitation on quality of life and exercise tolerance in individuals with long-term post-COVID-19 symptoms. The secondary objective was to evaluate the effects of these programmes on respiratory muscle function, physical and lung function, and psychological state.\nMethods: 88 individuals with long-term symptoms of fatigue and dyspnoea after COVID-19 diagnosis were randomly (1:1 ratio) assigned to IMT, IMTsham, RMT or RMTsham groups for an 8-week intervention (40min/ day, 6 times/week). Primary outcomes were quality of life (EuroQol-5D questionnaire) and exercise tolerance (Rufﬁer test). Secondary outcomes were respiratory muscle function (inspiratory/expiratory muscle strength; inspiratory muscle endurance), physical function (lower and upper limb strength [1-min Sit-to-Stand and handgrip force]), lung function (forced spirometry), and psychological status (anxiety/depression levels and post-traumatic stress disorder). All outcomes were measured pre-, intermediate- (4th week), and postintervention.\nResults: At post-intervention, there was a statistically signiﬁcant and large (d&gt;0.90) improvement in quality of life, but not in exercise tolerance, in the RMT group compared with the RMTsham group. Both of the real training groups produced a statistically signiﬁcant and large increase in inspiratory muscle strength and endurance (d≥0.80) and in lower limb muscle strength (d≥0.77) compared with the 2 sham groups. Expiratory muscle strength and peak expiratory ﬂow showed a statistically signiﬁcant and large (d≥0.87) increase in the RMT group compared with the other 3 groups.\nConclusion: Only an 8-week supervised home-based RMT programme was effective in improving quality of life, but not exercise tolerance, in individuals with long-term post-COVID-19 symptoms. In addition, IMT and RMT programmes were effective in improving respiratory muscle function and lower limb muscle strength, but had no impact on lung function and psychological status.","container-title":"Annals of Physical and Rehabilitation Medicine","DOI":"10.1016/j.rehab.2022.101709","ISSN":"18770657","issue":"1","journalAbbreviation":"Annals of Physical and Rehabilitation Medicine","language":"en","note":"number: 1","page":"101709","source":"DOI.org (Crossref)","title":"Home-based respiratory muscle training on quality of life and exercise tolerance in long-term post-COVID-19: Randomized controlled trial","title-short":"Home-based respiratory muscle training on quality of life and exercise tolerance in long-term post-COVID-19","volume":"66","author":[{"family":"Del Corral","given":"Tamara"},{"family":"Fabero-Garrido","given":"Raúl"},{"family":"Plaza-Manzano","given":"Gustavo"},{"family":"Fernández-de-las-Peñas","given":"César"},{"family":"Navarro-Santana","given":"Marcos"},{"family":"López-de-Uralde-Villanueva","given":"Ibai"}],"issued":{"date-parts":[["2023",2]]},"citation-key":"DelCorral2023HomebasedRespiratoryMuscle"},"prefix":""}],"schema":"https://github.com/citation-style-language/schema/raw/master/csl-citation.json"} </w:instrText>
      </w:r>
      <w:r>
        <w:fldChar w:fldCharType="separate"/>
      </w:r>
      <w:r w:rsidRPr="00285A3E">
        <w:rPr>
          <w:rFonts w:ascii="Aptos" w:hAnsi="Aptos"/>
        </w:rPr>
        <w:t>(Del Corral et al., 2023)</w:t>
      </w:r>
      <w:r>
        <w:fldChar w:fldCharType="end"/>
      </w:r>
      <w:r>
        <w:t>, p. 5)</w:t>
      </w:r>
    </w:p>
    <w:p w14:paraId="0E2E3D5C" w14:textId="77777777" w:rsidR="009B6C85" w:rsidRDefault="009B6C85" w:rsidP="009B6C85">
      <w:pPr>
        <w:pStyle w:val="Compact"/>
        <w:numPr>
          <w:ilvl w:val="1"/>
          <w:numId w:val="1"/>
        </w:numPr>
      </w:pPr>
      <w:r>
        <w:t xml:space="preserve">Bench 1RM and Grip HHDDT </w:t>
      </w:r>
      <w:r>
        <w:fldChar w:fldCharType="begin"/>
      </w:r>
      <w:r>
        <w:instrText xml:space="preserve"> ADDIN ZOTERO_ITEM CSL_CITATION {"citationID":"00000104","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fldChar w:fldCharType="separate"/>
      </w:r>
      <w:r w:rsidRPr="00285A3E">
        <w:rPr>
          <w:rFonts w:ascii="Aptos" w:hAnsi="Aptos" w:cs="Times New Roman"/>
        </w:rPr>
        <w:t>(Jimeno-Almazán et al., 2023)</w:t>
      </w:r>
      <w:r>
        <w:fldChar w:fldCharType="end"/>
      </w:r>
    </w:p>
    <w:p w14:paraId="1EF49D5C" w14:textId="77777777" w:rsidR="009B6C85" w:rsidRDefault="009B6C85" w:rsidP="009B6C85">
      <w:pPr>
        <w:pStyle w:val="Compact"/>
        <w:numPr>
          <w:ilvl w:val="0"/>
          <w:numId w:val="1"/>
        </w:numPr>
      </w:pPr>
      <w:r>
        <w:t>IMT does not improve LE strength</w:t>
      </w:r>
    </w:p>
    <w:p w14:paraId="294588F9" w14:textId="77777777" w:rsidR="009B6C85" w:rsidRDefault="009B6C85" w:rsidP="009B6C85">
      <w:pPr>
        <w:pStyle w:val="Compact"/>
        <w:numPr>
          <w:ilvl w:val="1"/>
          <w:numId w:val="1"/>
        </w:numPr>
      </w:pPr>
      <w:r>
        <w:fldChar w:fldCharType="begin"/>
      </w:r>
      <w:r>
        <w:instrText xml:space="preserve"> ADDIN ZOTERO_ITEM CSL_CITATION {"citationID":"00000105","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fldChar w:fldCharType="separate"/>
      </w:r>
      <w:r w:rsidRPr="00285A3E">
        <w:rPr>
          <w:rFonts w:ascii="Aptos" w:hAnsi="Aptos" w:cs="Times New Roman"/>
        </w:rPr>
        <w:t>(Jimeno-Almazán et al., 2023)</w:t>
      </w:r>
      <w:r>
        <w:fldChar w:fldCharType="end"/>
      </w:r>
    </w:p>
    <w:p w14:paraId="705E8A32" w14:textId="77777777" w:rsidR="009B6C85" w:rsidRPr="009B6C85" w:rsidRDefault="009B6C85" w:rsidP="009B6C85"/>
    <w:p w14:paraId="2A657546" w14:textId="595741C8" w:rsidR="00450CAF" w:rsidRDefault="00450CAF" w:rsidP="00450CAF">
      <w:pPr>
        <w:pStyle w:val="Heading3"/>
      </w:pPr>
      <w:r>
        <w:t>Vascular</w:t>
      </w:r>
    </w:p>
    <w:p w14:paraId="16314C18" w14:textId="77777777" w:rsidR="00872DA4" w:rsidRDefault="00872DA4" w:rsidP="00872DA4">
      <w:pPr>
        <w:pStyle w:val="Compact"/>
        <w:numPr>
          <w:ilvl w:val="0"/>
          <w:numId w:val="2"/>
        </w:numPr>
      </w:pPr>
      <w:r>
        <w:t>IMT does not improve PWV</w:t>
      </w:r>
    </w:p>
    <w:p w14:paraId="7C40F049" w14:textId="77777777" w:rsidR="00872DA4" w:rsidRDefault="00872DA4" w:rsidP="00872DA4">
      <w:pPr>
        <w:pStyle w:val="Compact"/>
        <w:numPr>
          <w:ilvl w:val="1"/>
          <w:numId w:val="2"/>
        </w:numPr>
      </w:pPr>
      <w:r>
        <w:t xml:space="preserve">No acute change in response to single session </w:t>
      </w:r>
      <w:r>
        <w:fldChar w:fldCharType="begin"/>
      </w:r>
      <w:r>
        <w:instrText xml:space="preserve"> ADDIN ZOTERO_ITEM CSL_CITATION {"citationID":"00000015","properties":{"unsorted":false,"formattedCitation":"(Tavoian et al., 2023)","plainCitation":"(Tavoian et al., 2023)","noteIndex":0},"citationItems":[{"id":196,"uris":["http://zotero.org/users/12301744/items/F5VD8MER"],"itemData":{"id":196,"type":"article-journal","abstract":"Introduction: Inspiratory resistance training (IRT) is a resisted breathing exercise originally devised to improve diaphragmatic strength. We have shown IRT to be a potent non-pharmacological therapy that yields significant reductions in resting blood pressure. When performed daily for 6 weeks, systolic blood pressure is reduced by ~9 mmHg, secondary to reductions in systemic vascular resistance. Whereas the effects of IRT on the vasculature have been described over the intermediate term, the acute responses that mediate these longer-term adaptations have not been fully characterized. Purpose: Our primary aim was to quantify the acute effects of a single bout of IRT on (endothelium-dependent dilation) EDD in healthy men and women. Secondarily, our goal was to determine the acute effects of IRT on arterial stiffness. Methods: Nitric oxide-mediated EDD and ischemia-induced maximal shear rate were assessed with brachial artery flow-mediated dilation (FMD), and arterial stiffness was assessed via carotid-femoral pulse wave velocity (PWV). Twenty healthy young adults (22.9 ± 3.4 years; 10 males, 10 females) were randomized to the experimental (IRT; 5 sets of 6 breaths at 50% of maximal inspiratory pressure with 1-minute rest intervals) and control (time-matched supine rest) conditions in a crossover design, with at least 48 hours between visits. FMD and PWV were performed before, 10 minutes after, and 40 minutes after the assigned intervention. Statistical analysis included repeated measures ANOVA with Sidak post hoc analyses. Results: All values are mean difference ± SD. There were no between-day differences in EDD at baseline (mean difference: 0.08 ± 3.03%; p=0.908). EDD was significantly increased from baseline at 10 minutes post-IRT (+1.86 ± 2.75%; p=0.025), but returned to baseline levels at 40 minutes post-IRT (-0.10 ± 3.00%; p=0.998). During the control condition, EDD was unchanged from baseline at 10 minutes post-rest and 40 minutes post-rest (p=0.136). Lastly, maximal shear rate following 5 minutes of forearm blood flow occlusion was not different from baseline at any time point following IRT (p=0.749) and thus, the change in EDD is not a result of a modified hyperemic response. However, in the control condition maximal shear rate was significantly lower at 40 minutes post-rest, relative to baseline (mean difference -9.94 ± 2.64 per second; p=0.005), although the reduced shear rate did not impact EDD at 40 minutes post-rest. Arterial stiffness was unchanged from baseline in response to IRT (p=0.217) or the rest intervention (p=0.150). Conclusions: In healthy young adult men and women, a single bout of IRT elicits a transient enhancement in EDD. The effect endures for at least 10 minutes but is extinguished at 40 minutes post IRT. Repeated acute enhancements in EDD may contribute to sustained IRT-related reductions in vascular resistance after 6 weeks of trainiThis work was supported by NIA/NIH Grant Number: 1R01AG065346-01A1 (EFB), NIH Training Grant Number: 5T32HL007249-44 (DT), and NIH/NHLBI Grant Number: 1K01HL153326-01 (DHC)This is the full abstract presented at the American Physiology Summit 2023 meeting and is only available in HTML format. There are no additional versions or additional content available for this abstract. Physiology was not involved in the peer review process.","container-title":"Physiology","DOI":"10.1152/physiol.2023.38.S1.5732795","ISSN":"1548-9213","issue":"S1","note":"number: S1\npublisher: American Physiological Society","page":"5732795","source":"journals.physiology.org (Atypon)","title":"Inspiratory resistance training transiently improves endothelium-dependent dilation in young adults","volume":"38","author":[{"family":"Tavoian","given":"Dallin"},{"family":"Mazzone","given":"Josie"},{"family":"Craighead","given":"Daniel"},{"family":"Bailey","given":"E. Fiona"}],"issued":{"date-parts":[["2023",5]]},"citation-key":"Tavoian2023InspiratoryResistanceTraining"},"prefix":""}],"schema":"https://github.com/citation-style-language/schema/raw/master/csl-citation.json"} </w:instrText>
      </w:r>
      <w:r>
        <w:fldChar w:fldCharType="separate"/>
      </w:r>
      <w:r w:rsidRPr="00285A3E">
        <w:rPr>
          <w:rFonts w:ascii="Aptos" w:hAnsi="Aptos"/>
        </w:rPr>
        <w:t>(</w:t>
      </w:r>
      <w:proofErr w:type="spellStart"/>
      <w:r w:rsidRPr="00285A3E">
        <w:rPr>
          <w:rFonts w:ascii="Aptos" w:hAnsi="Aptos"/>
        </w:rPr>
        <w:t>Tavoian</w:t>
      </w:r>
      <w:proofErr w:type="spellEnd"/>
      <w:r w:rsidRPr="00285A3E">
        <w:rPr>
          <w:rFonts w:ascii="Aptos" w:hAnsi="Aptos"/>
        </w:rPr>
        <w:t xml:space="preserve"> et al., 2023)</w:t>
      </w:r>
      <w:r>
        <w:fldChar w:fldCharType="end"/>
      </w:r>
    </w:p>
    <w:p w14:paraId="624F09DE" w14:textId="77777777" w:rsidR="00872DA4" w:rsidRDefault="00872DA4" w:rsidP="00872DA4">
      <w:pPr>
        <w:pStyle w:val="Compact"/>
        <w:numPr>
          <w:ilvl w:val="1"/>
          <w:numId w:val="2"/>
        </w:numPr>
      </w:pPr>
      <w:r>
        <w:t>[@Craighead2019InspiratoryMuscleStrength]</w:t>
      </w:r>
    </w:p>
    <w:p w14:paraId="440A342C" w14:textId="77777777" w:rsidR="00450CAF" w:rsidRDefault="00450CAF" w:rsidP="00450CAF">
      <w:pPr>
        <w:pStyle w:val="Compact"/>
        <w:numPr>
          <w:ilvl w:val="0"/>
          <w:numId w:val="2"/>
        </w:numPr>
      </w:pPr>
      <w:r>
        <w:t xml:space="preserve">No change in absolute % change, but significant improvement in shear rate (SR) and FMD normalized for shear (%FMD/SR) </w:t>
      </w:r>
      <w:r>
        <w:fldChar w:fldCharType="begin"/>
      </w:r>
      <w:r>
        <w:instrText xml:space="preserve"> ADDIN ZOTERO_ITEM CSL_CITATION {"citationID":"00000006","properties":{"unsorted":false,"formattedCitation":"(Bisconti et al., 2018)","plainCitation":"(Bisconti et al., 2018)","noteIndex":0},"citationItems":[{"id":143,"uris":["http://zotero.org/users/12301744/items/YQZJFBGM"],"itemData":{"id":143,"type":"article-journal","abstract":"Vasomotor response is related to the capacity of the vessel to maintain vascular tone within a narrow range. Two main control mechanisms are involved: the autonomic control of the sympathetic neural drive (global control) and the endothelial smooth cells capacity to respond to mechanical stress by releasing vasoactive factors (peripheral control). The aim of this study was to evaluate the effects of respiratory muscle training (RMT) on vasomotor response, assessed by flow-mediated dilation (FMD) and heart rate variability, in young healthy females. The hypothesis was that RMT could enhance the balance between sympathetic and parasympathetic neural drive and reduce vessel shear stress. Thus, twenty-four women were randomly assigned to either RMT or SHAM group. Maximal inspiratory mouth pressure and maximum voluntary ventilation were utilized to assess the effectiveness of the RMT program, which consisted of three sessions of isocapnic hyperventilation/ week for eight weeks, (twenty-four training sessions). Heart rate variability assessed autonomic balance, a global factor regulating the vasomotor response. Endothelial function was determined by measuring brachial artery vasodilation normalized by shear rate (%FMD/SR). After RMT, but not SHAM, maximal inspiratory mouth pressure and maximum voluntary ventilation increased significantly (+31% and +16%, respectively). Changes in heart rate variability were negligible in both groups. Only RMT exhibited a significant increase in %FMD/SR (+45%; p&lt;0.05). These data suggest a positive effect of RMT on vasomotor response that may be due to a reduction in arterial shear stress, and not through modulation of sympatho-vagal balance.","container-title":"PLOS ONE","DOI":"10.1371/journal.pone.0203347","ISSN":"1932-6203","issue":"9","journalAbbreviation":"PLOS ONE","language":"en","note":"number: 9\npublisher: Public Library of Science","page":"e0203347","source":"PLoS Journals","title":"Respiratory muscle training positively affects vasomotor response in young healthy women","volume":"13","author":[{"family":"Bisconti","given":"Angela Valentina"},{"family":"Devoto","given":"Michela"},{"family":"Venturelli","given":"Massimo"},{"family":"Bryner","given":"Randall"},{"family":"Olfert","given":"I. Mark"},{"family":"Chantler","given":"Paul D."},{"family":"Esposito","given":"F."}],"issued":{"date-parts":[["2018",9,25]]},"citation-key":"Bisconti2018RespiratoryMuscleTraining"},"prefix":""}],"schema":"https://github.com/citation-style-language/schema/raw/master/csl-citation.json"} </w:instrText>
      </w:r>
      <w:r>
        <w:fldChar w:fldCharType="separate"/>
      </w:r>
      <w:r w:rsidRPr="00285A3E">
        <w:rPr>
          <w:rFonts w:ascii="Aptos" w:hAnsi="Aptos"/>
        </w:rPr>
        <w:t>(Bisconti et al., 2018)</w:t>
      </w:r>
      <w:r>
        <w:fldChar w:fldCharType="end"/>
      </w:r>
    </w:p>
    <w:p w14:paraId="5BC9AC04" w14:textId="77777777" w:rsidR="00872DA4" w:rsidRDefault="00872DA4" w:rsidP="00872DA4">
      <w:pPr>
        <w:pStyle w:val="Compact"/>
        <w:numPr>
          <w:ilvl w:val="0"/>
          <w:numId w:val="2"/>
        </w:numPr>
      </w:pPr>
      <w:r>
        <w:t xml:space="preserve">Increased Diameter peak </w:t>
      </w:r>
      <w:r>
        <w:fldChar w:fldCharType="begin"/>
      </w:r>
      <w:r>
        <w:instrText xml:space="preserve"> ADDIN ZOTERO_ITEM CSL_CITATION {"citationID":"00000007","properties":{"unsorted":false,"formattedCitation":"(Bisconti et al., 2018)","plainCitation":"(Bisconti et al., 2018)","noteIndex":0},"citationItems":[{"id":143,"uris":["http://zotero.org/users/12301744/items/YQZJFBGM"],"itemData":{"id":143,"type":"article-journal","abstract":"Vasomotor response is related to the capacity of the vessel to maintain vascular tone within a narrow range. Two main control mechanisms are involved: the autonomic control of the sympathetic neural drive (global control) and the endothelial smooth cells capacity to respond to mechanical stress by releasing vasoactive factors (peripheral control). The aim of this study was to evaluate the effects of respiratory muscle training (RMT) on vasomotor response, assessed by flow-mediated dilation (FMD) and heart rate variability, in young healthy females. The hypothesis was that RMT could enhance the balance between sympathetic and parasympathetic neural drive and reduce vessel shear stress. Thus, twenty-four women were randomly assigned to either RMT or SHAM group. Maximal inspiratory mouth pressure and maximum voluntary ventilation were utilized to assess the effectiveness of the RMT program, which consisted of three sessions of isocapnic hyperventilation/ week for eight weeks, (twenty-four training sessions). Heart rate variability assessed autonomic balance, a global factor regulating the vasomotor response. Endothelial function was determined by measuring brachial artery vasodilation normalized by shear rate (%FMD/SR). After RMT, but not SHAM, maximal inspiratory mouth pressure and maximum voluntary ventilation increased significantly (+31% and +16%, respectively). Changes in heart rate variability were negligible in both groups. Only RMT exhibited a significant increase in %FMD/SR (+45%; p&lt;0.05). These data suggest a positive effect of RMT on vasomotor response that may be due to a reduction in arterial shear stress, and not through modulation of sympatho-vagal balance.","container-title":"PLOS ONE","DOI":"10.1371/journal.pone.0203347","ISSN":"1932-6203","issue":"9","journalAbbreviation":"PLOS ONE","language":"en","note":"number: 9\npublisher: Public Library of Science","page":"e0203347","source":"PLoS Journals","title":"Respiratory muscle training positively affects vasomotor response in young healthy women","volume":"13","author":[{"family":"Bisconti","given":"Angela Valentina"},{"family":"Devoto","given":"Michela"},{"family":"Venturelli","given":"Massimo"},{"family":"Bryner","given":"Randall"},{"family":"Olfert","given":"I. Mark"},{"family":"Chantler","given":"Paul D."},{"family":"Esposito","given":"F."}],"issued":{"date-parts":[["2018",9,25]]},"citation-key":"Bisconti2018RespiratoryMuscleTraining"},"prefix":""}],"schema":"https://github.com/citation-style-language/schema/raw/master/csl-citation.json"} </w:instrText>
      </w:r>
      <w:r>
        <w:fldChar w:fldCharType="separate"/>
      </w:r>
      <w:r w:rsidRPr="00285A3E">
        <w:rPr>
          <w:rFonts w:ascii="Aptos" w:hAnsi="Aptos"/>
        </w:rPr>
        <w:t>(Bisconti et al., 2018)</w:t>
      </w:r>
      <w:r>
        <w:fldChar w:fldCharType="end"/>
      </w:r>
    </w:p>
    <w:p w14:paraId="62D8FAAE" w14:textId="77777777" w:rsidR="00872DA4" w:rsidRDefault="00872DA4" w:rsidP="00872DA4">
      <w:pPr>
        <w:pStyle w:val="Compact"/>
        <w:numPr>
          <w:ilvl w:val="0"/>
          <w:numId w:val="2"/>
        </w:numPr>
      </w:pPr>
      <w:r>
        <w:t xml:space="preserve">Blood flow AUC response is 29% lower following RMT training </w:t>
      </w:r>
      <w:r>
        <w:fldChar w:fldCharType="begin"/>
      </w:r>
      <w:r>
        <w:instrText xml:space="preserve"> ADDIN ZOTERO_ITEM CSL_CITATION {"citationID":"00000008","properties":{"unsorted":false,"formattedCitation":"(Bisconti et al., 2018)","plainCitation":"(Bisconti et al., 2018)","noteIndex":0},"citationItems":[{"id":143,"uris":["http://zotero.org/users/12301744/items/YQZJFBGM"],"itemData":{"id":143,"type":"article-journal","abstract":"Vasomotor response is related to the capacity of the vessel to maintain vascular tone within a narrow range. Two main control mechanisms are involved: the autonomic control of the sympathetic neural drive (global control) and the endothelial smooth cells capacity to respond to mechanical stress by releasing vasoactive factors (peripheral control). The aim of this study was to evaluate the effects of respiratory muscle training (RMT) on vasomotor response, assessed by flow-mediated dilation (FMD) and heart rate variability, in young healthy females. The hypothesis was that RMT could enhance the balance between sympathetic and parasympathetic neural drive and reduce vessel shear stress. Thus, twenty-four women were randomly assigned to either RMT or SHAM group. Maximal inspiratory mouth pressure and maximum voluntary ventilation were utilized to assess the effectiveness of the RMT program, which consisted of three sessions of isocapnic hyperventilation/ week for eight weeks, (twenty-four training sessions). Heart rate variability assessed autonomic balance, a global factor regulating the vasomotor response. Endothelial function was determined by measuring brachial artery vasodilation normalized by shear rate (%FMD/SR). After RMT, but not SHAM, maximal inspiratory mouth pressure and maximum voluntary ventilation increased significantly (+31% and +16%, respectively). Changes in heart rate variability were negligible in both groups. Only RMT exhibited a significant increase in %FMD/SR (+45%; p&lt;0.05). These data suggest a positive effect of RMT on vasomotor response that may be due to a reduction in arterial shear stress, and not through modulation of sympatho-vagal balance.","container-title":"PLOS ONE","DOI":"10.1371/journal.pone.0203347","ISSN":"1932-6203","issue":"9","journalAbbreviation":"PLOS ONE","language":"en","note":"number: 9\npublisher: Public Library of Science","page":"e0203347","source":"PLoS Journals","title":"Respiratory muscle training positively affects vasomotor response in young healthy women","volume":"13","author":[{"family":"Bisconti","given":"Angela Valentina"},{"family":"Devoto","given":"Michela"},{"family":"Venturelli","given":"Massimo"},{"family":"Bryner","given":"Randall"},{"family":"Olfert","given":"I. Mark"},{"family":"Chantler","given":"Paul D."},{"family":"Esposito","given":"F."}],"issued":{"date-parts":[["2018",9,25]]},"citation-key":"Bisconti2018RespiratoryMuscleTraining"},"prefix":""}],"schema":"https://github.com/citation-style-language/schema/raw/master/csl-citation.json"} </w:instrText>
      </w:r>
      <w:r>
        <w:fldChar w:fldCharType="separate"/>
      </w:r>
      <w:r w:rsidRPr="00285A3E">
        <w:rPr>
          <w:rFonts w:ascii="Aptos" w:hAnsi="Aptos"/>
        </w:rPr>
        <w:t>(Bisconti et al., 2018)</w:t>
      </w:r>
      <w:r>
        <w:fldChar w:fldCharType="end"/>
      </w:r>
    </w:p>
    <w:p w14:paraId="63D7D2A0" w14:textId="77777777" w:rsidR="00450CAF" w:rsidRPr="00450CAF" w:rsidRDefault="00450CAF" w:rsidP="00872DA4">
      <w:pPr>
        <w:pStyle w:val="ListParagraph"/>
      </w:pPr>
    </w:p>
    <w:p w14:paraId="63C76483" w14:textId="3DB41CCE" w:rsidR="00AA035C" w:rsidRDefault="00AA035C" w:rsidP="00AA035C">
      <w:pPr>
        <w:pStyle w:val="Heading2"/>
      </w:pPr>
      <w:r>
        <w:t>Duration</w:t>
      </w:r>
    </w:p>
    <w:p w14:paraId="7367EFF2" w14:textId="77777777" w:rsidR="00AA035C" w:rsidRPr="004D581F" w:rsidRDefault="00AA035C" w:rsidP="00AA035C">
      <w:pPr>
        <w:pStyle w:val="Compact"/>
        <w:numPr>
          <w:ilvl w:val="0"/>
          <w:numId w:val="1"/>
        </w:numPr>
        <w:rPr>
          <w:highlight w:val="magenta"/>
        </w:rPr>
      </w:pPr>
      <w:r w:rsidRPr="004D581F">
        <w:rPr>
          <w:highlight w:val="magenta"/>
        </w:rPr>
        <w:t>12 weeks</w:t>
      </w:r>
    </w:p>
    <w:p w14:paraId="756D0881" w14:textId="77777777" w:rsidR="00AA035C" w:rsidRPr="004D581F" w:rsidRDefault="00AA035C" w:rsidP="00AA035C">
      <w:pPr>
        <w:pStyle w:val="Compact"/>
        <w:numPr>
          <w:ilvl w:val="1"/>
          <w:numId w:val="1"/>
        </w:numPr>
        <w:rPr>
          <w:highlight w:val="magenta"/>
        </w:rPr>
      </w:pPr>
      <w:r w:rsidRPr="004D581F">
        <w:rPr>
          <w:highlight w:val="magenta"/>
        </w:rPr>
        <w:fldChar w:fldCharType="begin"/>
      </w:r>
      <w:r w:rsidRPr="004D581F">
        <w:rPr>
          <w:highlight w:val="magenta"/>
        </w:rPr>
        <w:instrText xml:space="preserve"> ADDIN ZOTERO_ITEM CSL_CITATION {"citationID":"00000062","properties":{"unsorted":false,"formattedCitation":"(Miozzo et al., 2018)","plainCitation":"(Miozzo et al., 2018)","noteIndex":0},"citationItems":[{"id":38,"uris":["http://zotero.org/users/12301744/items/P6DHFGQE"],"itemData":{"id":38,"type":"article-journal","abstract":"Abstract Objective: Evaluate the interaction between high-intensity inspiratory muscle training (IMT) and aerobic exercise on physical capacity, respiratory muscle strength, peripheral muscle strength, and quality of life of patients who underwent coronary artery bypass grafting (CABG). Methods: Twenty-four patients underwent CABG were randomized into two groups. During 36 sessions, one group received IMT associated with aerobic exercise and the other group received only aerobic exercise. Primary outcome was the distance in the six-minute walk distance (6MWD) test. Secondary outcomes included respiratory muscle strength, peripheral muscle strength, and quality of life. Measures were taken at the baseline, at the 12th session, the 24th session, and 36th session. Results: Baseline characteristics were similar between the groups. There was no statistically significant difference between the two groups in any outcome [6MWD - P=0.935; peak oxygen consumption (PeakVO2) - P=0.853; maximal inspiratory pressure (MIP) - P=0.243; maximal expiratory pressure (MEP) - P=0.268; sitting-rising test (SRT) - P=0.212], but there was interaction in MIP (P=0.000) and all outcomes improved in the two groups (6MWD - P=0.000; PeakVO2 - P=0.000; MIP - P=0.000; MEP - P=0.000; SRT - P=0.000). Conclusion: There was an improvement of all outcomes in both groups, but IMT was not able to provide additional benefits. The use of this combination should be used with caution to not generate higher costs in the rehabilitation process of these patients.","container-title":"Brazilian Journal of Cardiovascular Surgery","DOI":"10.21470/1678-9741-2018-0053","ISSN":"0102-7638, 1678-9741","journalAbbreviation":"Braz. J. Cardiovasc. Surg.","language":"en","note":"publisher: Sociedade Brasileira de Cirurgia Cardiovascular","page":"376-383","source":"SciELO","title":"Effects of High-Intensity Inspiratory Muscle Training Associated with Aerobic Exercise in Patients Undergoing CABG: Randomized Clinical Trial","title-short":"Effects of High-Intensity Inspiratory Muscle Training Associated with Aerobic Exercise in Patients Undergoing CABG","volume":"33","author":[{"family":"Miozzo","given":"Aline Paula"},{"family":"Stein","given":"Cinara"},{"family":"Marcolino","given":"Miriam Zago"},{"family":"Sisto","given":"Isadora Rebolho"},{"family":"Hauck","given":"Melina"},{"family":"Coronel","given":"Christian Corrêa"},{"family":"Plentz","given":"Rodrigo Della Méa"}],"issued":{"date-parts":[["2018",8]]},"citation-key":"Miozzo2018EffectsHighIntensityInspiratory"},"prefix":""}],"schema":"https://github.com/citation-style-language/schema/raw/master/csl-citation.json"} </w:instrText>
      </w:r>
      <w:r w:rsidRPr="004D581F">
        <w:rPr>
          <w:highlight w:val="magenta"/>
        </w:rPr>
        <w:fldChar w:fldCharType="separate"/>
      </w:r>
      <w:r w:rsidRPr="004D581F">
        <w:rPr>
          <w:rFonts w:ascii="Aptos" w:hAnsi="Aptos"/>
          <w:highlight w:val="magenta"/>
        </w:rPr>
        <w:t>(</w:t>
      </w:r>
      <w:proofErr w:type="spellStart"/>
      <w:r w:rsidRPr="004D581F">
        <w:rPr>
          <w:rFonts w:ascii="Aptos" w:hAnsi="Aptos"/>
          <w:highlight w:val="magenta"/>
        </w:rPr>
        <w:t>Miozzo</w:t>
      </w:r>
      <w:proofErr w:type="spellEnd"/>
      <w:r w:rsidRPr="004D581F">
        <w:rPr>
          <w:rFonts w:ascii="Aptos" w:hAnsi="Aptos"/>
          <w:highlight w:val="magenta"/>
        </w:rPr>
        <w:t xml:space="preserve"> et al., 2018)</w:t>
      </w:r>
      <w:r w:rsidRPr="004D581F">
        <w:rPr>
          <w:highlight w:val="magenta"/>
        </w:rPr>
        <w:fldChar w:fldCharType="end"/>
      </w:r>
    </w:p>
    <w:p w14:paraId="72EC24C9" w14:textId="77777777" w:rsidR="00AA035C" w:rsidRPr="004D581F" w:rsidRDefault="00AA035C" w:rsidP="00AA035C">
      <w:pPr>
        <w:pStyle w:val="Compact"/>
        <w:numPr>
          <w:ilvl w:val="1"/>
          <w:numId w:val="1"/>
        </w:numPr>
        <w:rPr>
          <w:highlight w:val="magenta"/>
        </w:rPr>
      </w:pPr>
      <w:r w:rsidRPr="004D581F">
        <w:rPr>
          <w:highlight w:val="magenta"/>
        </w:rPr>
        <w:fldChar w:fldCharType="begin"/>
      </w:r>
      <w:r w:rsidRPr="004D581F">
        <w:rPr>
          <w:highlight w:val="magenta"/>
        </w:rPr>
        <w:instrText xml:space="preserve"> ADDIN ZOTERO_ITEM CSL_CITATION {"citationID":"00000063","properties":{"unsorted":false,"formattedCitation":"(Sadek et al., 2022)","plainCitation":"(Sadek et al., 2022)","noteIndex":0},"citationItems":[{"id":39,"uris":["http://zotero.org/users/12301744/items/8GQVSCBM"],"itemData":{"id":39,"type":"article-journal","abstract":"ObjectivesChronic heart failure is a major public health problem in which supervised exercise programs are recommended as part of non-pharmacological management. There are various reports of the success of high-intensity aerobic interval training (HI-AIT) and inspiratory muscle training (IMT) in the management of chronic heart failure patients. This study tested the hypothesis that the combination of HI-AIT and IMT could result in additional benefits over the IMT and the HI-AIT alone in terms of inspiratory muscle function, exercise capacity, and quality of life in patients with chronic heart failure and inspiratory muscle weakness.MethodsForty patients with ejection fraction ≤45% and inspiratory muscle weakness described by maximal inspiratory pressure &lt;70% predicted, underwent three exercise training sessions per week for 12</w:instrText>
      </w:r>
      <w:r w:rsidRPr="004D581F">
        <w:rPr>
          <w:rFonts w:ascii="Arial" w:hAnsi="Arial" w:cs="Arial"/>
          <w:highlight w:val="magenta"/>
        </w:rPr>
        <w:instrText> </w:instrText>
      </w:r>
      <w:r w:rsidRPr="004D581F">
        <w:rPr>
          <w:highlight w:val="magenta"/>
        </w:rPr>
        <w:instrText xml:space="preserve">weeks. Patients were randomly allocated to one of four groups: the HI-AIT group, the IMT group, the combined (HI-AIT &amp; IMT) group, and the control group. Before and after completing their training period, all patients underwent different tests that are mentioned above.ResultsNo changes were detected in the control group. However, the combined group, when compared to HI-AIT and IMT groups, respectively, resulted in additional significant improvement in maximal inspiratory training (62%, 24%, 25%), exercise time (62%, 29%, 12%), the 6-minute walk test (23%, 15%, 18%), and the Minnesota Living with Heart Failure Questionnaire (56%, 47%, 36%).ConclusionIn patients with chronic heart failure and inspiratory muscle weakness, the combination of the HI-AIT and the IMT resulted in additional benefits in respiratory muscle function, exercise performance, and quality of life compared to that of HI-AIT or IMT alone.Trial Registration number: NCT03538249","container-title":"Chronic Illness","DOI":"10.1177/1742395320920700","ISSN":"1742-3953","issue":"1","language":"en","note":"number: 1\npublisher: SAGE Publications","page":"140-154","source":"SAGE Journals","title":"A randomized controlled trial of high-intensity interval training and inspiratory muscle training for chronic heart failure patients with inspiratory muscle weakness","volume":"18","author":[{"family":"Sadek","given":"Zahra"},{"family":"Salami","given":"Ali"},{"family":"Youness","given":"Mahmoud"},{"family":"Awada","given":"Charifa"},{"family":"Hamade","given":"Malek"},{"family":"Joumaa","given":"Wissam H"},{"family":"Ramadan","given":"Wiam"},{"family":"Ahmaidi","given":"Said"}],"issued":{"date-parts":[["2022",3,1]]},"citation-key":"Sadek2022RandomizedControlledTrial"},"prefix":""}],"schema":"https://github.com/citation-style-language/schema/raw/master/csl-citation.json"} </w:instrText>
      </w:r>
      <w:r w:rsidRPr="004D581F">
        <w:rPr>
          <w:highlight w:val="magenta"/>
        </w:rPr>
        <w:fldChar w:fldCharType="separate"/>
      </w:r>
      <w:r w:rsidRPr="004D581F">
        <w:rPr>
          <w:rFonts w:ascii="Aptos" w:hAnsi="Aptos"/>
          <w:highlight w:val="magenta"/>
        </w:rPr>
        <w:t>(Sadek et al., 2022)</w:t>
      </w:r>
      <w:r w:rsidRPr="004D581F">
        <w:rPr>
          <w:highlight w:val="magenta"/>
        </w:rPr>
        <w:fldChar w:fldCharType="end"/>
      </w:r>
    </w:p>
    <w:p w14:paraId="684C30D2" w14:textId="77777777" w:rsidR="00AA035C" w:rsidRPr="004D581F" w:rsidRDefault="00AA035C" w:rsidP="00AA035C">
      <w:pPr>
        <w:pStyle w:val="Compact"/>
        <w:numPr>
          <w:ilvl w:val="1"/>
          <w:numId w:val="1"/>
        </w:numPr>
        <w:rPr>
          <w:highlight w:val="magenta"/>
        </w:rPr>
      </w:pPr>
      <w:r w:rsidRPr="004D581F">
        <w:rPr>
          <w:highlight w:val="magenta"/>
        </w:rPr>
        <w:t xml:space="preserve">improvements initially became apparent at week 3 and continued to increase through week 12 </w:t>
      </w:r>
      <w:r w:rsidRPr="004D581F">
        <w:rPr>
          <w:highlight w:val="magenta"/>
        </w:rPr>
        <w:fldChar w:fldCharType="begin"/>
      </w:r>
      <w:r w:rsidRPr="004D581F">
        <w:rPr>
          <w:highlight w:val="magenta"/>
        </w:rPr>
        <w:instrText xml:space="preserve"> ADDIN ZOTERO_ITEM CSL_CITATION {"citationID":"00000064","properties":{"unsorted":false,"formattedCitation":"(Winkelmann et al., 2009)","plainCitation":"(Winkelmann et al., 2009)","noteIndex":0},"citationItems":[{"id":40,"uris":["http://zotero.org/users/12301744/items/HGR6HQTF"],"itemData":{"id":40,"type":"article-journal","abstract":"Background\nThis small clinical trial tested the hypothesis that the addition of inspiratory muscle training (IMT) to aerobic exercise training (AE) results in further improvement in cardiorespiratory responses to exercise than those obtained with AE in patients with chronic heart failure (CHF) and inspiratory muscle weakness (IMW).\nMethods\nTwenty-four patients with CHF and IMW (maximal inspiratory pressure &lt;70% of predicted) were randomly assigned to a 12-week program of AE plus IMT (AE + IMT, n = 12) or to AE alone (AE, n = 12). Before and after intervention, the following measures were obtained: maximal inspiratory muscle pressure (PImax), peak oxygen uptake (Vo2peak), peak circulatory power, oxygen uptake efficiency slope, ventilatory efficiency, ventilatory oscillation, oxygen uptake kinetics during recovery (T1/2V̇o2), 6-minute walk test distance, and quality of life scores.\nResults\nCompared to AE, AE + IMT resulted in additional significant improvement in PImax (110% vs 72%), V̇o2peak (40% vs 21%), circulatory power, oxygen uptake efficiency slope, ventilatory efficiency, ventilatory oscillation, and T1/2V̇o2. Six-minute walk distance and quality of life scores improved similarly in the 2 groups.\nConclusion\nThis randomized trial demonstrates that the addition of IMT to AE results in improvement in cardiorespiratory responses to exercise in selected patients with CHF and IMW. The clinical significance of these findings should be addressed by larger randomized trials.","container-title":"American Heart Journal","DOI":"10.1016/j.ahj.2009.09.005","ISSN":"0002-8703","issue":"5","journalAbbreviation":"American Heart Journal","note":"number: 5","page":"768.e1-768.e7","source":"ScienceDirect","title":"Addition of inspiratory muscle training to aerobic training improves cardiorespiratory responses to exercise in patients with heart failure and inspiratory muscle weakness","volume":"158","author":[{"family":"Winkelmann","given":"Eliane R."},{"family":"Chiappa","given":"Gaspar R."},{"family":"Lima","given":"Camila O. C."},{"family":"Viecili","given":"Paulo R. N."},{"family":"Stein","given":"Ricardo"},{"family":"Ribeiro","given":"Jorge P."}],"issued":{"date-parts":[["2009",11,1]]},"citation-key":"Winkelmann2009AdditionInspiratoryMuscle"},"prefix":""}],"schema":"https://github.com/citation-style-language/schema/raw/master/csl-citation.json"} </w:instrText>
      </w:r>
      <w:r w:rsidRPr="004D581F">
        <w:rPr>
          <w:highlight w:val="magenta"/>
        </w:rPr>
        <w:fldChar w:fldCharType="separate"/>
      </w:r>
      <w:r w:rsidRPr="004D581F">
        <w:rPr>
          <w:rFonts w:ascii="Aptos" w:hAnsi="Aptos"/>
          <w:highlight w:val="magenta"/>
        </w:rPr>
        <w:t>(Winkelmann et al., 2009)</w:t>
      </w:r>
      <w:r w:rsidRPr="004D581F">
        <w:rPr>
          <w:highlight w:val="magenta"/>
        </w:rPr>
        <w:fldChar w:fldCharType="end"/>
      </w:r>
    </w:p>
    <w:p w14:paraId="4DF9E797" w14:textId="77777777" w:rsidR="00AA035C" w:rsidRPr="004D581F" w:rsidRDefault="00AA035C" w:rsidP="00AA035C">
      <w:pPr>
        <w:pStyle w:val="Compact"/>
        <w:numPr>
          <w:ilvl w:val="1"/>
          <w:numId w:val="1"/>
        </w:numPr>
        <w:rPr>
          <w:highlight w:val="magenta"/>
        </w:rPr>
      </w:pPr>
      <w:r w:rsidRPr="004D581F">
        <w:rPr>
          <w:highlight w:val="magenta"/>
        </w:rPr>
        <w:fldChar w:fldCharType="begin"/>
      </w:r>
      <w:r w:rsidRPr="004D581F">
        <w:rPr>
          <w:highlight w:val="magenta"/>
        </w:rPr>
        <w:instrText xml:space="preserve"> ADDIN ZOTERO_ITEM CSL_CITATION {"citationID":"00000065","properties":{"unsorted":false,"formattedCitation":"(Elshafey &amp; Alsakhawi, 2022)","plainCitation":"(Elshafey &amp; Alsakhawi, 2022)","noteIndex":0},"citationItems":[{"id":37,"uris":["http://zotero.org/users/12301744/items/XTQJHMH2"],"itemData":{"id":37,"type":"article-journal","container-title":"Archives of Physical Medicine and Rehabilitation","DOI":"10.1016/j.apmr.2022.04.005","ISSN":"0003-9993, 1532-821X","issue":"12","journalAbbreviation":"Archives of Physical Medicine and Rehabilitation","language":"English","note":"number: 12\npublisher: Elsevier\nPMID: 35533737","page":"2279-2287","source":"www.archives-pmr.org","title":"Inspiratory Muscle Training and Physical Fitness in Children With Down Syndrome: A Randomized Controlled Trial","title-short":"Inspiratory Muscle Training and Physical Fitness in Children With Down Syndrome","volume":"103","author":[{"family":"Elshafey","given":"Mohamed Ali"},{"family":"Alsakhawi","given":"Reham Saeed"}],"issued":{"date-parts":[["2022",12,1]]},"citation-key":"Elshafey2022InspiratoryMuscleTraining"},"prefix":""}],"schema":"https://github.com/citation-style-language/schema/raw/master/csl-citation.json"} </w:instrText>
      </w:r>
      <w:r w:rsidRPr="004D581F">
        <w:rPr>
          <w:highlight w:val="magenta"/>
        </w:rPr>
        <w:fldChar w:fldCharType="separate"/>
      </w:r>
      <w:r w:rsidRPr="004D581F">
        <w:rPr>
          <w:rFonts w:ascii="Aptos" w:hAnsi="Aptos"/>
          <w:highlight w:val="magenta"/>
        </w:rPr>
        <w:t>(</w:t>
      </w:r>
      <w:proofErr w:type="spellStart"/>
      <w:r w:rsidRPr="004D581F">
        <w:rPr>
          <w:rFonts w:ascii="Aptos" w:hAnsi="Aptos"/>
          <w:highlight w:val="magenta"/>
        </w:rPr>
        <w:t>Elshafey</w:t>
      </w:r>
      <w:proofErr w:type="spellEnd"/>
      <w:r w:rsidRPr="004D581F">
        <w:rPr>
          <w:rFonts w:ascii="Aptos" w:hAnsi="Aptos"/>
          <w:highlight w:val="magenta"/>
        </w:rPr>
        <w:t xml:space="preserve"> &amp; </w:t>
      </w:r>
      <w:proofErr w:type="spellStart"/>
      <w:r w:rsidRPr="004D581F">
        <w:rPr>
          <w:rFonts w:ascii="Aptos" w:hAnsi="Aptos"/>
          <w:highlight w:val="magenta"/>
        </w:rPr>
        <w:t>Alsakhawi</w:t>
      </w:r>
      <w:proofErr w:type="spellEnd"/>
      <w:r w:rsidRPr="004D581F">
        <w:rPr>
          <w:rFonts w:ascii="Aptos" w:hAnsi="Aptos"/>
          <w:highlight w:val="magenta"/>
        </w:rPr>
        <w:t>, 2022)</w:t>
      </w:r>
      <w:r w:rsidRPr="004D581F">
        <w:rPr>
          <w:highlight w:val="magenta"/>
        </w:rPr>
        <w:fldChar w:fldCharType="end"/>
      </w:r>
    </w:p>
    <w:p w14:paraId="07367D00" w14:textId="77777777" w:rsidR="00AA035C" w:rsidRPr="004D581F" w:rsidRDefault="00AA035C" w:rsidP="00AA035C">
      <w:pPr>
        <w:pStyle w:val="Compact"/>
        <w:numPr>
          <w:ilvl w:val="1"/>
          <w:numId w:val="1"/>
        </w:numPr>
        <w:rPr>
          <w:highlight w:val="magenta"/>
        </w:rPr>
      </w:pPr>
      <w:r w:rsidRPr="004D581F">
        <w:rPr>
          <w:highlight w:val="magenta"/>
        </w:rPr>
        <w:fldChar w:fldCharType="begin"/>
      </w:r>
      <w:r w:rsidRPr="004D581F">
        <w:rPr>
          <w:highlight w:val="magenta"/>
        </w:rPr>
        <w:instrText xml:space="preserve"> ADDIN ZOTERO_ITEM CSL_CITATION {"citationID":"00000066","properties":{"unsorted":false,"formattedCitation":"(Dos Santos et al., 2019)","plainCitation":"(Dos Santos et al., 2019)","noteIndex":0},"citationItems":[{"id":35,"uris":["http://zotero.org/users/12301744/items/L2H67BN6"],"itemData":{"id":35,"type":"article-journal","abstract":"BACKGROUND: The effects of adding moderate-to-high intensity inspiratory muscle training (IMT) to short-term aerobic and resistance exercise (combined training [CT]), after coronary artery bypass grafting (CABG) are not established. This study aimed to determine the effects of moderate-to-high intensity IMT</w:instrText>
      </w:r>
      <w:r w:rsidRPr="004D581F">
        <w:rPr>
          <w:rFonts w:ascii="Arial" w:hAnsi="Arial" w:cs="Arial"/>
          <w:highlight w:val="magenta"/>
        </w:rPr>
        <w:instrText> </w:instrText>
      </w:r>
      <w:r w:rsidRPr="004D581F">
        <w:rPr>
          <w:highlight w:val="magenta"/>
        </w:rPr>
        <w:instrText>+</w:instrText>
      </w:r>
      <w:r w:rsidRPr="004D581F">
        <w:rPr>
          <w:rFonts w:ascii="Arial" w:hAnsi="Arial" w:cs="Arial"/>
          <w:highlight w:val="magenta"/>
        </w:rPr>
        <w:instrText> </w:instrText>
      </w:r>
      <w:r w:rsidRPr="004D581F">
        <w:rPr>
          <w:highlight w:val="magenta"/>
        </w:rPr>
        <w:instrText>CT on exercise capacity, respiratory muscle strength, inspiratory muscle endurance, quality of life (QoL), and laboratory biomarkers in patients after CABG who were participants of a phase II cardiac rehabilitation program.\nMETHODS: Twenty-four patients were randomly assigned to either the IMT</w:instrText>
      </w:r>
      <w:r w:rsidRPr="004D581F">
        <w:rPr>
          <w:rFonts w:ascii="Arial" w:hAnsi="Arial" w:cs="Arial"/>
          <w:highlight w:val="magenta"/>
        </w:rPr>
        <w:instrText> </w:instrText>
      </w:r>
      <w:r w:rsidRPr="004D581F">
        <w:rPr>
          <w:highlight w:val="magenta"/>
        </w:rPr>
        <w:instrText>+</w:instrText>
      </w:r>
      <w:r w:rsidRPr="004D581F">
        <w:rPr>
          <w:rFonts w:ascii="Arial" w:hAnsi="Arial" w:cs="Arial"/>
          <w:highlight w:val="magenta"/>
        </w:rPr>
        <w:instrText> </w:instrText>
      </w:r>
      <w:r w:rsidRPr="004D581F">
        <w:rPr>
          <w:highlight w:val="magenta"/>
        </w:rPr>
        <w:instrText>CT group (n</w:instrText>
      </w:r>
      <w:r w:rsidRPr="004D581F">
        <w:rPr>
          <w:rFonts w:ascii="Arial" w:hAnsi="Arial" w:cs="Arial"/>
          <w:highlight w:val="magenta"/>
        </w:rPr>
        <w:instrText> </w:instrText>
      </w:r>
      <w:r w:rsidRPr="004D581F">
        <w:rPr>
          <w:highlight w:val="magenta"/>
        </w:rPr>
        <w:instrText>=</w:instrText>
      </w:r>
      <w:r w:rsidRPr="004D581F">
        <w:rPr>
          <w:rFonts w:ascii="Arial" w:hAnsi="Arial" w:cs="Arial"/>
          <w:highlight w:val="magenta"/>
        </w:rPr>
        <w:instrText> </w:instrText>
      </w:r>
      <w:r w:rsidRPr="004D581F">
        <w:rPr>
          <w:highlight w:val="magenta"/>
        </w:rPr>
        <w:instrText>12), who performed moderate-to-high intensity IMT with CT or the sham-IMT</w:instrText>
      </w:r>
      <w:r w:rsidRPr="004D581F">
        <w:rPr>
          <w:rFonts w:ascii="Arial" w:hAnsi="Arial" w:cs="Arial"/>
          <w:highlight w:val="magenta"/>
        </w:rPr>
        <w:instrText> </w:instrText>
      </w:r>
      <w:r w:rsidRPr="004D581F">
        <w:rPr>
          <w:highlight w:val="magenta"/>
        </w:rPr>
        <w:instrText>+</w:instrText>
      </w:r>
      <w:r w:rsidRPr="004D581F">
        <w:rPr>
          <w:rFonts w:ascii="Arial" w:hAnsi="Arial" w:cs="Arial"/>
          <w:highlight w:val="magenta"/>
        </w:rPr>
        <w:instrText> </w:instrText>
      </w:r>
      <w:r w:rsidRPr="004D581F">
        <w:rPr>
          <w:highlight w:val="magenta"/>
        </w:rPr>
        <w:instrText>CT group (n</w:instrText>
      </w:r>
      <w:r w:rsidRPr="004D581F">
        <w:rPr>
          <w:rFonts w:ascii="Arial" w:hAnsi="Arial" w:cs="Arial"/>
          <w:highlight w:val="magenta"/>
        </w:rPr>
        <w:instrText> </w:instrText>
      </w:r>
      <w:r w:rsidRPr="004D581F">
        <w:rPr>
          <w:highlight w:val="magenta"/>
        </w:rPr>
        <w:instrText>=</w:instrText>
      </w:r>
      <w:r w:rsidRPr="004D581F">
        <w:rPr>
          <w:rFonts w:ascii="Arial" w:hAnsi="Arial" w:cs="Arial"/>
          <w:highlight w:val="magenta"/>
        </w:rPr>
        <w:instrText> </w:instrText>
      </w:r>
      <w:r w:rsidRPr="004D581F">
        <w:rPr>
          <w:highlight w:val="magenta"/>
        </w:rPr>
        <w:instrText>12). Patients completed two sessions per week for 12</w:instrText>
      </w:r>
      <w:r w:rsidRPr="004D581F">
        <w:rPr>
          <w:rFonts w:ascii="Arial" w:hAnsi="Arial" w:cs="Arial"/>
          <w:highlight w:val="magenta"/>
        </w:rPr>
        <w:instrText> </w:instrText>
      </w:r>
      <w:r w:rsidRPr="004D581F">
        <w:rPr>
          <w:highlight w:val="magenta"/>
        </w:rPr>
        <w:instrText>weeks. Each patient underwent a cardiopulmonary exercise test, six-minute walk test (6MWT), respiratory muscle strength and endurance evaluation, QoL questionnaire, and serum advanced oxidation protein products, ferric reducing antioxidant power [FRAP], nitrate/nitrate, and high-sensitivity C-reactive protein, before and after the 12-week intervention.\nRESULTS: The IMT</w:instrText>
      </w:r>
      <w:r w:rsidRPr="004D581F">
        <w:rPr>
          <w:rFonts w:ascii="Arial" w:hAnsi="Arial" w:cs="Arial"/>
          <w:highlight w:val="magenta"/>
        </w:rPr>
        <w:instrText> </w:instrText>
      </w:r>
      <w:r w:rsidRPr="004D581F">
        <w:rPr>
          <w:highlight w:val="magenta"/>
        </w:rPr>
        <w:instrText>+</w:instrText>
      </w:r>
      <w:r w:rsidRPr="004D581F">
        <w:rPr>
          <w:rFonts w:ascii="Arial" w:hAnsi="Arial" w:cs="Arial"/>
          <w:highlight w:val="magenta"/>
        </w:rPr>
        <w:instrText> </w:instrText>
      </w:r>
      <w:r w:rsidRPr="004D581F">
        <w:rPr>
          <w:highlight w:val="magenta"/>
        </w:rPr>
        <w:instrText>CT group showed significantly greater improvements in peak oxygen uptake (1.3</w:instrText>
      </w:r>
      <w:r w:rsidRPr="004D581F">
        <w:rPr>
          <w:rFonts w:ascii="Arial" w:hAnsi="Arial" w:cs="Arial"/>
          <w:highlight w:val="magenta"/>
        </w:rPr>
        <w:instrText> </w:instrText>
      </w:r>
      <w:r w:rsidRPr="004D581F">
        <w:rPr>
          <w:highlight w:val="magenta"/>
        </w:rPr>
        <w:instrText>mL</w:instrText>
      </w:r>
      <w:r w:rsidRPr="004D581F">
        <w:rPr>
          <w:rFonts w:ascii="Aptos" w:hAnsi="Aptos" w:cs="Aptos"/>
          <w:highlight w:val="magenta"/>
        </w:rPr>
        <w:instrText>∙</w:instrText>
      </w:r>
      <w:r w:rsidRPr="004D581F">
        <w:rPr>
          <w:highlight w:val="magenta"/>
        </w:rPr>
        <w:instrText>kg-1</w:instrText>
      </w:r>
      <w:r w:rsidRPr="004D581F">
        <w:rPr>
          <w:rFonts w:ascii="Aptos" w:hAnsi="Aptos" w:cs="Aptos"/>
          <w:highlight w:val="magenta"/>
        </w:rPr>
        <w:instrText>∙</w:instrText>
      </w:r>
      <w:r w:rsidRPr="004D581F">
        <w:rPr>
          <w:highlight w:val="magenta"/>
        </w:rPr>
        <w:instrText>min-1; 95% confidence interval [95% CI], 0.5 to 2.2), distance covered during the 6MWT (78.8</w:instrText>
      </w:r>
      <w:r w:rsidRPr="004D581F">
        <w:rPr>
          <w:rFonts w:ascii="Arial" w:hAnsi="Arial" w:cs="Arial"/>
          <w:highlight w:val="magenta"/>
        </w:rPr>
        <w:instrText> </w:instrText>
      </w:r>
      <w:r w:rsidRPr="004D581F">
        <w:rPr>
          <w:highlight w:val="magenta"/>
        </w:rPr>
        <w:instrText>m; 95% CI, 28.1 to 129.5), maximal inspiratory pressure (23.0 cmH2O; 95% CI, 9.3 to 36.7), QoL (-15.1 points; 95% CI, -26.9 to -3.3), and FRAP (83.7</w:instrText>
      </w:r>
      <w:r w:rsidRPr="004D581F">
        <w:rPr>
          <w:rFonts w:ascii="Arial" w:hAnsi="Arial" w:cs="Arial"/>
          <w:highlight w:val="magenta"/>
        </w:rPr>
        <w:instrText> </w:instrText>
      </w:r>
      <w:r w:rsidRPr="004D581F">
        <w:rPr>
          <w:rFonts w:ascii="Aptos" w:hAnsi="Aptos" w:cs="Aptos"/>
          <w:highlight w:val="magenta"/>
        </w:rPr>
        <w:instrText>μ</w:instrText>
      </w:r>
      <w:r w:rsidRPr="004D581F">
        <w:rPr>
          <w:highlight w:val="magenta"/>
        </w:rPr>
        <w:instrText>mol/L; 95% CI, 20.2 to 147.1) compared to the sham-IMT</w:instrText>
      </w:r>
      <w:r w:rsidRPr="004D581F">
        <w:rPr>
          <w:rFonts w:ascii="Arial" w:hAnsi="Arial" w:cs="Arial"/>
          <w:highlight w:val="magenta"/>
        </w:rPr>
        <w:instrText> </w:instrText>
      </w:r>
      <w:r w:rsidRPr="004D581F">
        <w:rPr>
          <w:highlight w:val="magenta"/>
        </w:rPr>
        <w:instrText>+</w:instrText>
      </w:r>
      <w:r w:rsidRPr="004D581F">
        <w:rPr>
          <w:rFonts w:ascii="Arial" w:hAnsi="Arial" w:cs="Arial"/>
          <w:highlight w:val="magenta"/>
        </w:rPr>
        <w:instrText> </w:instrText>
      </w:r>
      <w:r w:rsidRPr="004D581F">
        <w:rPr>
          <w:highlight w:val="magenta"/>
        </w:rPr>
        <w:instrText xml:space="preserve">CT group as a result of the intervention.\nCONCLUSIONS: Short-term moderate-to-high intensity IMT with CT provided additional benefits in exercise capacity, inspiratory muscle strength, QoL, and antioxidant profile in patients after CABG. Trial Registration clinicaltrials.gov Identifier: NCT02885077.","container-title":"International Journal of Cardiology","DOI":"10.1016/j.ijcard.2018.12.013","ISSN":"1874-1754","journalAbbreviation":"Int J Cardiol","language":"eng","note":"PMID: 30581100","page":"40-46","source":"PubMed","title":"Moderate-to-high intensity inspiratory muscle training improves the effects of combined training on exercise capacity in patients after coronary artery bypass graft surgery: A randomized clinical trial","title-short":"Moderate-to-high intensity inspiratory muscle training improves the effects of combined training on exercise capacity in patients after coronary artery bypass graft surgery","volume":"279","author":[{"family":"Dos Santos","given":"Tamires Daros"},{"family":"Pereira","given":"Sergio Nunes"},{"family":"Portela","given":"Luiz Osório Cruz"},{"family":"Cardoso","given":"Dannuey Machado"},{"family":"Lago","given":"Pedro Dal"},{"family":"Dos Santos Guarda","given":"Naiara"},{"family":"Moresco","given":"Rafael Noal"},{"family":"Pereira","given":"Marisa Bastos"},{"family":"Albuquerque","given":"Isabella Martins","non-dropping-particle":"de"}],"issued":{"date-parts":[["2019",3,15]]},"citation-key":"DosSantos2019ModeratetohighIntensityInspiratory"},"prefix":""}],"schema":"https://github.com/citation-style-language/schema/raw/master/csl-citation.json"} </w:instrText>
      </w:r>
      <w:r w:rsidRPr="004D581F">
        <w:rPr>
          <w:highlight w:val="magenta"/>
        </w:rPr>
        <w:fldChar w:fldCharType="separate"/>
      </w:r>
      <w:r w:rsidRPr="004D581F">
        <w:rPr>
          <w:rFonts w:ascii="Aptos" w:hAnsi="Aptos"/>
          <w:highlight w:val="magenta"/>
        </w:rPr>
        <w:t>(Dos Santos et al., 2019)</w:t>
      </w:r>
      <w:r w:rsidRPr="004D581F">
        <w:rPr>
          <w:highlight w:val="magenta"/>
        </w:rPr>
        <w:fldChar w:fldCharType="end"/>
      </w:r>
    </w:p>
    <w:p w14:paraId="5066271D" w14:textId="77777777" w:rsidR="00AA035C" w:rsidRPr="004D581F" w:rsidRDefault="00AA035C" w:rsidP="00AA035C">
      <w:pPr>
        <w:pStyle w:val="Compact"/>
        <w:numPr>
          <w:ilvl w:val="1"/>
          <w:numId w:val="1"/>
        </w:numPr>
        <w:rPr>
          <w:highlight w:val="magenta"/>
        </w:rPr>
      </w:pPr>
      <w:r w:rsidRPr="004D581F">
        <w:rPr>
          <w:highlight w:val="magenta"/>
        </w:rPr>
        <w:t>[@azeredoInspiratoryMuscleTraining2022]</w:t>
      </w:r>
    </w:p>
    <w:p w14:paraId="79F773A0" w14:textId="77777777" w:rsidR="00AA035C" w:rsidRPr="004D581F" w:rsidRDefault="00AA035C" w:rsidP="00AA035C">
      <w:pPr>
        <w:pStyle w:val="Compact"/>
        <w:numPr>
          <w:ilvl w:val="1"/>
          <w:numId w:val="1"/>
        </w:numPr>
        <w:rPr>
          <w:highlight w:val="magenta"/>
        </w:rPr>
      </w:pPr>
      <w:r w:rsidRPr="004D581F">
        <w:rPr>
          <w:highlight w:val="magenta"/>
        </w:rPr>
        <w:fldChar w:fldCharType="begin"/>
      </w:r>
      <w:r w:rsidRPr="004D581F">
        <w:rPr>
          <w:highlight w:val="magenta"/>
        </w:rPr>
        <w:instrText xml:space="preserve"> ADDIN ZOTERO_ITEM CSL_CITATION {"citationID":"00000068","properties":{"unsorted":false,"formattedCitation":"(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w:instrText>
      </w:r>
      <w:r w:rsidRPr="004D581F">
        <w:rPr>
          <w:rFonts w:ascii="Aptos" w:hAnsi="Aptos" w:cs="Aptos"/>
          <w:highlight w:val="magenta"/>
        </w:rPr>
        <w:instrText>­</w:instrText>
      </w:r>
      <w:r w:rsidRPr="004D581F">
        <w:rPr>
          <w:highlight w:val="magenta"/>
        </w:rPr>
        <w:instrText>centre, blinded assessor, randomised controlled trial. Twenty-</w:instrText>
      </w:r>
      <w:r w:rsidRPr="004D581F">
        <w:rPr>
          <w:rFonts w:ascii="Aptos" w:hAnsi="Aptos" w:cs="Aptos"/>
          <w:highlight w:val="magenta"/>
        </w:rPr>
        <w:instrText>­</w:instrText>
      </w:r>
      <w:r w:rsidRPr="004D581F">
        <w:rPr>
          <w:highlight w:val="magenta"/>
        </w:rPr>
        <w:instrText>six patients with long COVID and a previous admission due to SARS-</w:instrText>
      </w:r>
      <w:r w:rsidRPr="004D581F">
        <w:rPr>
          <w:rFonts w:ascii="Aptos" w:hAnsi="Aptos" w:cs="Aptos"/>
          <w:highlight w:val="magenta"/>
        </w:rPr>
        <w:instrText>­</w:instrText>
      </w:r>
      <w:r w:rsidRPr="004D581F">
        <w:rPr>
          <w:highlight w:val="magenta"/>
        </w:rPr>
        <w:instrText xml:space="preserve"> CoV-</w:instrText>
      </w:r>
      <w:r w:rsidRPr="004D581F">
        <w:rPr>
          <w:rFonts w:ascii="Aptos" w:hAnsi="Aptos" w:cs="Aptos"/>
          <w:highlight w:val="magenta"/>
        </w:rPr>
        <w:instrText>­</w:instrText>
      </w:r>
      <w:r w:rsidRPr="004D581F">
        <w:rPr>
          <w:highlight w:val="magenta"/>
        </w:rPr>
        <w:instrText>2 pneumonia were randomly assigned to receive either a 12-</w:instrText>
      </w:r>
      <w:r w:rsidRPr="004D581F">
        <w:rPr>
          <w:rFonts w:ascii="Aptos" w:hAnsi="Aptos" w:cs="Aptos"/>
          <w:highlight w:val="magenta"/>
        </w:rPr>
        <w:instrText>­</w:instrText>
      </w:r>
      <w:r w:rsidRPr="004D581F">
        <w:rPr>
          <w:highlight w:val="magenta"/>
        </w:rPr>
        <w:instrText>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w:instrText>
      </w:r>
      <w:r w:rsidRPr="004D581F">
        <w:rPr>
          <w:rFonts w:ascii="Arial" w:hAnsi="Arial" w:cs="Arial"/>
          <w:highlight w:val="magenta"/>
        </w:rPr>
        <w:instrText> </w:instrText>
      </w:r>
      <w:r w:rsidRPr="004D581F">
        <w:rPr>
          <w:highlight w:val="magenta"/>
        </w:rPr>
        <w:instrText>mL/kg/min, 29.4</w:instrText>
      </w:r>
      <w:r w:rsidRPr="004D581F">
        <w:rPr>
          <w:rFonts w:ascii="Aptos" w:hAnsi="Aptos" w:cs="Aptos"/>
          <w:highlight w:val="magenta"/>
        </w:rPr>
        <w:instrText>±</w:instrText>
      </w:r>
      <w:r w:rsidRPr="004D581F">
        <w:rPr>
          <w:highlight w:val="magenta"/>
        </w:rPr>
        <w:instrText>5.2 and 0.64</w:instrText>
      </w:r>
      <w:r w:rsidRPr="004D581F">
        <w:rPr>
          <w:rFonts w:ascii="Aptos" w:hAnsi="Aptos" w:cs="Aptos"/>
          <w:highlight w:val="magenta"/>
        </w:rPr>
        <w:instrText>±</w:instrText>
      </w:r>
      <w:r w:rsidRPr="004D581F">
        <w:rPr>
          <w:highlight w:val="magenta"/>
        </w:rPr>
        <w:instrText>0.19, respectively. The IMT arm improved their peakVO2 significantly compared with usual care (+</w:instrText>
      </w:r>
      <w:r w:rsidRPr="004D581F">
        <w:rPr>
          <w:rFonts w:ascii="Aptos" w:hAnsi="Aptos" w:cs="Aptos"/>
          <w:highlight w:val="magenta"/>
        </w:rPr>
        <w:instrText>Δ</w:instrText>
      </w:r>
      <w:r w:rsidRPr="004D581F">
        <w:rPr>
          <w:highlight w:val="magenta"/>
        </w:rPr>
        <w:instrText xml:space="preserve"> 4.46</w:instrText>
      </w:r>
      <w:r w:rsidRPr="004D581F">
        <w:rPr>
          <w:rFonts w:ascii="Arial" w:hAnsi="Arial" w:cs="Arial"/>
          <w:highlight w:val="magenta"/>
        </w:rPr>
        <w:instrText> </w:instrText>
      </w:r>
      <w:r w:rsidRPr="004D581F">
        <w:rPr>
          <w:highlight w:val="magenta"/>
        </w:rPr>
        <w:instrText>mL/ kg/min, 95%</w:instrText>
      </w:r>
      <w:r w:rsidRPr="004D581F">
        <w:rPr>
          <w:rFonts w:ascii="Arial" w:hAnsi="Arial" w:cs="Arial"/>
          <w:highlight w:val="magenta"/>
        </w:rPr>
        <w:instrText> </w:instrText>
      </w:r>
      <w:r w:rsidRPr="004D581F">
        <w:rPr>
          <w:highlight w:val="magenta"/>
        </w:rPr>
        <w:instrText xml:space="preserve">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schema":"https://github.com/citation-style-language/schema/raw/master/csl-citation.json"} </w:instrText>
      </w:r>
      <w:r w:rsidRPr="004D581F">
        <w:rPr>
          <w:highlight w:val="magenta"/>
        </w:rPr>
        <w:fldChar w:fldCharType="separate"/>
      </w:r>
      <w:r w:rsidRPr="004D581F">
        <w:rPr>
          <w:rFonts w:ascii="Aptos" w:hAnsi="Aptos"/>
          <w:highlight w:val="magenta"/>
        </w:rPr>
        <w:t>(Palau et al., 2022)</w:t>
      </w:r>
      <w:r w:rsidRPr="004D581F">
        <w:rPr>
          <w:highlight w:val="magenta"/>
        </w:rPr>
        <w:fldChar w:fldCharType="end"/>
      </w:r>
    </w:p>
    <w:p w14:paraId="251BB724" w14:textId="77777777" w:rsidR="00AA035C" w:rsidRPr="004D581F" w:rsidRDefault="00AA035C" w:rsidP="00AA035C">
      <w:pPr>
        <w:pStyle w:val="Compact"/>
        <w:numPr>
          <w:ilvl w:val="0"/>
          <w:numId w:val="1"/>
        </w:numPr>
        <w:rPr>
          <w:highlight w:val="magenta"/>
        </w:rPr>
      </w:pPr>
      <w:r w:rsidRPr="004D581F">
        <w:rPr>
          <w:highlight w:val="magenta"/>
        </w:rPr>
        <w:t>4 months</w:t>
      </w:r>
    </w:p>
    <w:p w14:paraId="334D96DA" w14:textId="77777777" w:rsidR="00AA035C" w:rsidRPr="004D581F" w:rsidRDefault="00AA035C" w:rsidP="00AA035C">
      <w:pPr>
        <w:pStyle w:val="Compact"/>
        <w:numPr>
          <w:ilvl w:val="1"/>
          <w:numId w:val="1"/>
        </w:numPr>
        <w:rPr>
          <w:highlight w:val="magenta"/>
        </w:rPr>
      </w:pPr>
      <w:r w:rsidRPr="004D581F">
        <w:rPr>
          <w:highlight w:val="magenta"/>
        </w:rPr>
        <w:fldChar w:fldCharType="begin"/>
      </w:r>
      <w:r w:rsidRPr="004D581F">
        <w:rPr>
          <w:highlight w:val="magenta"/>
        </w:rPr>
        <w:instrText xml:space="preserve"> ADDIN ZOTERO_ITEM CSL_CITATION {"citationID":"00000069","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rsidRPr="004D581F">
        <w:rPr>
          <w:highlight w:val="magenta"/>
        </w:rPr>
        <w:fldChar w:fldCharType="separate"/>
      </w:r>
      <w:r w:rsidRPr="004D581F">
        <w:rPr>
          <w:rFonts w:ascii="Aptos" w:hAnsi="Aptos"/>
          <w:highlight w:val="magenta"/>
        </w:rPr>
        <w:t>(</w:t>
      </w:r>
      <w:proofErr w:type="spellStart"/>
      <w:r w:rsidRPr="004D581F">
        <w:rPr>
          <w:rFonts w:ascii="Aptos" w:hAnsi="Aptos"/>
          <w:highlight w:val="magenta"/>
        </w:rPr>
        <w:t>Trevizan</w:t>
      </w:r>
      <w:proofErr w:type="spellEnd"/>
      <w:r w:rsidRPr="004D581F">
        <w:rPr>
          <w:rFonts w:ascii="Aptos" w:hAnsi="Aptos"/>
          <w:highlight w:val="magenta"/>
        </w:rPr>
        <w:t xml:space="preserve"> et al., 2021)</w:t>
      </w:r>
      <w:r w:rsidRPr="004D581F">
        <w:rPr>
          <w:highlight w:val="magenta"/>
        </w:rPr>
        <w:fldChar w:fldCharType="end"/>
      </w:r>
    </w:p>
    <w:p w14:paraId="42A0FA91" w14:textId="77777777" w:rsidR="00AA035C" w:rsidRPr="004D581F" w:rsidRDefault="00AA035C" w:rsidP="00AA035C">
      <w:pPr>
        <w:pStyle w:val="Compact"/>
        <w:numPr>
          <w:ilvl w:val="0"/>
          <w:numId w:val="1"/>
        </w:numPr>
        <w:rPr>
          <w:highlight w:val="magenta"/>
        </w:rPr>
      </w:pPr>
      <w:r w:rsidRPr="004D581F">
        <w:rPr>
          <w:highlight w:val="magenta"/>
        </w:rPr>
        <w:t>6 months</w:t>
      </w:r>
    </w:p>
    <w:p w14:paraId="34B9708E" w14:textId="77777777" w:rsidR="00AA035C" w:rsidRPr="004D581F" w:rsidRDefault="00AA035C" w:rsidP="00AA035C">
      <w:pPr>
        <w:pStyle w:val="Compact"/>
        <w:numPr>
          <w:ilvl w:val="1"/>
          <w:numId w:val="1"/>
        </w:numPr>
        <w:rPr>
          <w:highlight w:val="magenta"/>
        </w:rPr>
      </w:pPr>
      <w:r w:rsidRPr="004D581F">
        <w:rPr>
          <w:highlight w:val="magenta"/>
        </w:rPr>
        <w:lastRenderedPageBreak/>
        <w:t>[@schaefferEffectsInspiratoryMuscle2023]</w:t>
      </w:r>
    </w:p>
    <w:p w14:paraId="491FD64C" w14:textId="77777777" w:rsidR="00AA035C" w:rsidRPr="004D581F" w:rsidRDefault="00AA035C" w:rsidP="00AA035C">
      <w:pPr>
        <w:pStyle w:val="Compact"/>
        <w:numPr>
          <w:ilvl w:val="0"/>
          <w:numId w:val="1"/>
        </w:numPr>
        <w:rPr>
          <w:highlight w:val="magenta"/>
        </w:rPr>
      </w:pPr>
      <w:r w:rsidRPr="004D581F">
        <w:rPr>
          <w:highlight w:val="magenta"/>
        </w:rPr>
        <w:t>4 weeks</w:t>
      </w:r>
    </w:p>
    <w:p w14:paraId="656CEBDD" w14:textId="77777777" w:rsidR="00AA035C" w:rsidRPr="004D581F" w:rsidRDefault="00AA035C" w:rsidP="00AA035C">
      <w:pPr>
        <w:pStyle w:val="Compact"/>
        <w:numPr>
          <w:ilvl w:val="1"/>
          <w:numId w:val="1"/>
        </w:numPr>
        <w:rPr>
          <w:highlight w:val="magenta"/>
        </w:rPr>
      </w:pPr>
      <w:r w:rsidRPr="004D581F">
        <w:rPr>
          <w:highlight w:val="magenta"/>
        </w:rPr>
        <w:fldChar w:fldCharType="begin"/>
      </w:r>
      <w:r w:rsidRPr="004D581F">
        <w:rPr>
          <w:highlight w:val="magenta"/>
        </w:rPr>
        <w:instrText xml:space="preserve"> ADDIN ZOTERO_ITEM CSL_CITATION {"citationID":"00000071","properties":{"unsorted":false,"formattedCitation":"(Alwohayeb et al., 2018)","plainCitation":"(Alwohayeb et al., 2018)","noteIndex":0},"citationItems":[{"id":203,"uris":["http://zotero.org/users/12301744/items/H4A5HHTU"],"itemData":{"id":203,"type":"article-journal","container-title":"International Journal of Physical Medicine &amp; Rehabilitation","DOI":"10.4172/2329-9096.1000449","journalAbbreviation":"International Journal of Physical Medicine &amp; Rehabilitation","source":"ResearchGate","title":"A Comparison between Two Types of Resistive Inspiratory Muscle Training Devices in Normal Subjects in Regards to Pulmonary Functions","volume":"06","author":[{"family":"Alwohayeb","given":"Nora"},{"family":"Alenazi","given":"Bushra"},{"family":"Albuainain","given":"Fai"},{"family":"Alrayes","given":"Mashael"}],"issued":{"date-parts":[["2018",1,1]]},"citation-key":"Alwohayeb2018ComparisonTwoTypes"},"prefix":""}],"schema":"https://github.com/citation-style-language/schema/raw/master/csl-citation.json"} </w:instrText>
      </w:r>
      <w:r w:rsidRPr="004D581F">
        <w:rPr>
          <w:highlight w:val="magenta"/>
        </w:rPr>
        <w:fldChar w:fldCharType="separate"/>
      </w:r>
      <w:r w:rsidRPr="004D581F">
        <w:rPr>
          <w:rFonts w:ascii="Aptos" w:hAnsi="Aptos"/>
          <w:highlight w:val="magenta"/>
        </w:rPr>
        <w:t>(</w:t>
      </w:r>
      <w:proofErr w:type="spellStart"/>
      <w:r w:rsidRPr="004D581F">
        <w:rPr>
          <w:rFonts w:ascii="Aptos" w:hAnsi="Aptos"/>
          <w:highlight w:val="magenta"/>
        </w:rPr>
        <w:t>Alwohayeb</w:t>
      </w:r>
      <w:proofErr w:type="spellEnd"/>
      <w:r w:rsidRPr="004D581F">
        <w:rPr>
          <w:rFonts w:ascii="Aptos" w:hAnsi="Aptos"/>
          <w:highlight w:val="magenta"/>
        </w:rPr>
        <w:t xml:space="preserve"> et al., 2018)</w:t>
      </w:r>
      <w:r w:rsidRPr="004D581F">
        <w:rPr>
          <w:highlight w:val="magenta"/>
        </w:rPr>
        <w:fldChar w:fldCharType="end"/>
      </w:r>
    </w:p>
    <w:p w14:paraId="1EA1575A" w14:textId="77777777" w:rsidR="00AA035C" w:rsidRPr="004D581F" w:rsidRDefault="00AA035C" w:rsidP="00AA035C">
      <w:pPr>
        <w:pStyle w:val="Compact"/>
        <w:numPr>
          <w:ilvl w:val="1"/>
          <w:numId w:val="1"/>
        </w:numPr>
        <w:rPr>
          <w:highlight w:val="magenta"/>
        </w:rPr>
      </w:pPr>
      <w:r w:rsidRPr="004D581F">
        <w:rPr>
          <w:highlight w:val="magenta"/>
        </w:rPr>
        <w:fldChar w:fldCharType="begin"/>
      </w:r>
      <w:r w:rsidRPr="004D581F">
        <w:rPr>
          <w:highlight w:val="magenta"/>
        </w:rPr>
        <w:instrText xml:space="preserve"> ADDIN ZOTERO_ITEM CSL_CITATION {"citationID":"00000072","properties":{"unsorted":false,"formattedCitation":"(Bhatnagar et al., 2021)","plainCitation":"(Bhatnagar et al., 2021)","noteIndex":0},"citationItems":[{"id":94,"uris":["http://zotero.org/users/12301744/items/XNY9AH67"],"itemData":{"id":94,"type":"article-journal","abstract":"The effect of hypothyroidism on the respiratory system is proven in various studies. The study is aimed to compare Inspiratory muscle training and Aer-obic training on lung functions, exercise capacity &amp; cardiorespiratory itness in females having hypothyroidism. This comparative study was executed on 66 subjects based on the criteria of the study, which were randomly divided into Group A &amp; B. Subjects in Group A received Inspiratory Muscle Training. Still, subjects in Group B received Aerobic Training for four weeks. Spirom-etry assessed pulmonary functions, exercise capacity was evaluated by the 6-Minute Walk Test, and cardiorespiratory itness was assessed by Step Har-vard test. All measurements were taken at the baseline, on the last day of 2 nd week and inal day of 4 th week. Independent t-test and Analysis of Variance (ANOVA) were used to analyze the data. More signi icant improvement in terms of pulmonary functions, exercise capacity and Cardiorespiratory itness was observed, in group B who received Aerobic training in contrast to group A that received Inspiratory muscle training. Results of this study showed Aero-bic training to be more effective and bene icial in improving pulmonary functions , exercise capacity and cardiorespiratory itness than Inspiratory Muscle Training.","DOI":"10.26452/ijrps.v11i4.320","page":"5659-5664","source":"ResearchGate","title":"Inspiratory muscle training versus Aerobic training: Improvement on pulmonary function, exercise capacity and cardiorespiratory itness in females with hypothyroidism Production and Hosted by","title-short":"Inspiratory muscle training versus Aerobic training","author":[{"family":"Bhatnagar","given":"Apoorva"},{"family":"Pawaria","given":"Sonia"},{"family":"Kalra","given":"Sheetal"},{"family":"Org","given":"Pharmascope"}],"issued":{"date-parts":[["2021",2,24]]},"citation-key":"Bhatnagar2021InspiratoryMuscleTraining"},"prefix":""}],"schema":"https://github.com/citation-style-language/schema/raw/master/csl-citation.json"} </w:instrText>
      </w:r>
      <w:r w:rsidRPr="004D581F">
        <w:rPr>
          <w:highlight w:val="magenta"/>
        </w:rPr>
        <w:fldChar w:fldCharType="separate"/>
      </w:r>
      <w:r w:rsidRPr="004D581F">
        <w:rPr>
          <w:rFonts w:ascii="Aptos" w:hAnsi="Aptos"/>
          <w:highlight w:val="magenta"/>
        </w:rPr>
        <w:t>(Bhatnagar et al., 2021)</w:t>
      </w:r>
      <w:r w:rsidRPr="004D581F">
        <w:rPr>
          <w:highlight w:val="magenta"/>
        </w:rPr>
        <w:fldChar w:fldCharType="end"/>
      </w:r>
    </w:p>
    <w:p w14:paraId="2EA0D7E9" w14:textId="77777777" w:rsidR="00AA035C" w:rsidRPr="004D581F" w:rsidRDefault="00AA035C" w:rsidP="00AA035C">
      <w:pPr>
        <w:pStyle w:val="Compact"/>
        <w:numPr>
          <w:ilvl w:val="0"/>
          <w:numId w:val="1"/>
        </w:numPr>
        <w:rPr>
          <w:highlight w:val="magenta"/>
        </w:rPr>
      </w:pPr>
      <w:r w:rsidRPr="004D581F">
        <w:rPr>
          <w:highlight w:val="magenta"/>
        </w:rPr>
        <w:t>8 weeks</w:t>
      </w:r>
    </w:p>
    <w:p w14:paraId="6B87D2AB" w14:textId="77777777" w:rsidR="00AA035C" w:rsidRPr="004D581F" w:rsidRDefault="00AA035C" w:rsidP="00AA035C">
      <w:pPr>
        <w:pStyle w:val="Compact"/>
        <w:numPr>
          <w:ilvl w:val="1"/>
          <w:numId w:val="1"/>
        </w:numPr>
        <w:rPr>
          <w:highlight w:val="magenta"/>
        </w:rPr>
      </w:pPr>
      <w:r w:rsidRPr="004D581F">
        <w:rPr>
          <w:highlight w:val="magenta"/>
        </w:rPr>
        <w:fldChar w:fldCharType="begin"/>
      </w:r>
      <w:r w:rsidRPr="004D581F">
        <w:rPr>
          <w:highlight w:val="magenta"/>
        </w:rPr>
        <w:instrText xml:space="preserve"> ADDIN ZOTERO_ITEM CSL_CITATION {"citationID":"00000073","properties":{"unsorted":false,"formattedCitation":"(Del Corral et al., 2023)","plainCitation":"(Del Corral et al., 2023)","noteIndex":0},"citationItems":[{"id":133,"uris":["http://zotero.org/users/12301744/items/296IR92V"],"itemData":{"id":133,"type":"article-journal","abstract":"Objective: To evaluate the effects of a home-based respiratory muscle training programme (inspiratory [IMT] or inspiratory/expiratory muscles [RMT]) supervised by telerehabilitation on quality of life and exercise tolerance in individuals with long-term post-COVID-19 symptoms. The secondary objective was to evaluate the effects of these programmes on respiratory muscle function, physical and lung function, and psychological state.\nMethods: 88 individuals with long-term symptoms of fatigue and dyspnoea after COVID-19 diagnosis were randomly (1:1 ratio) assigned to IMT, IMTsham, RMT or RMTsham groups for an 8-week intervention (40min/ day, 6 times/week). Primary outcomes were quality of life (EuroQol-5D questionnaire) and exercise tolerance (Rufﬁer test). Secondary outcomes were respiratory muscle function (inspiratory/expiratory muscle strength; inspiratory muscle endurance), physical function (lower and upper limb strength [1-min Sit-to-Stand and handgrip force]), lung function (forced spirometry), and psychological status (anxiety/depression levels and post-traumatic stress disorder). All outcomes were measured pre-, intermediate- (4th week), and postintervention.\nResults: At post-intervention, there was a statistically signiﬁcant and large (d&gt;0.90) improvement in quality of life, but not in exercise tolerance, in the RMT group compared with the RMTsham group. Both of the real training groups produced a statistically signiﬁcant and large increase in inspiratory muscle strength and endurance (d≥0.80) and in lower limb muscle strength (d≥0.77) compared with the 2 sham groups. Expiratory muscle strength and peak expiratory ﬂow showed a statistically signiﬁcant and large (d≥0.87) increase in the RMT group compared with the other 3 groups.\nConclusion: Only an 8-week supervised home-based RMT programme was effective in improving quality of life, but not exercise tolerance, in individuals with long-term post-COVID-19 symptoms. In addition, IMT and RMT programmes were effective in improving respiratory muscle function and lower limb muscle strength, but had no impact on lung function and psychological status.","container-title":"Annals of Physical and Rehabilitation Medicine","DOI":"10.1016/j.rehab.2022.101709","ISSN":"18770657","issue":"1","journalAbbreviation":"Annals of Physical and Rehabilitation Medicine","language":"en","note":"number: 1","page":"101709","source":"DOI.org (Crossref)","title":"Home-based respiratory muscle training on quality of life and exercise tolerance in long-term post-COVID-19: Randomized controlled trial","title-short":"Home-based respiratory muscle training on quality of life and exercise tolerance in long-term post-COVID-19","volume":"66","author":[{"family":"Del Corral","given":"Tamara"},{"family":"Fabero-Garrido","given":"Raúl"},{"family":"Plaza-Manzano","given":"Gustavo"},{"family":"Fernández-de-las-Peñas","given":"César"},{"family":"Navarro-Santana","given":"Marcos"},{"family":"López-de-Uralde-Villanueva","given":"Ibai"}],"issued":{"date-parts":[["2023",2]]},"citation-key":"DelCorral2023HomebasedRespiratoryMuscle"},"prefix":""}],"schema":"https://github.com/citation-style-language/schema/raw/master/csl-citation.json"} </w:instrText>
      </w:r>
      <w:r w:rsidRPr="004D581F">
        <w:rPr>
          <w:highlight w:val="magenta"/>
        </w:rPr>
        <w:fldChar w:fldCharType="separate"/>
      </w:r>
      <w:r w:rsidRPr="004D581F">
        <w:rPr>
          <w:rFonts w:ascii="Aptos" w:hAnsi="Aptos"/>
          <w:highlight w:val="magenta"/>
        </w:rPr>
        <w:t>(Del Corral et al., 2023)</w:t>
      </w:r>
      <w:r w:rsidRPr="004D581F">
        <w:rPr>
          <w:highlight w:val="magenta"/>
        </w:rPr>
        <w:fldChar w:fldCharType="end"/>
      </w:r>
    </w:p>
    <w:p w14:paraId="54A9DFD5" w14:textId="77777777" w:rsidR="00AA035C" w:rsidRPr="004D581F" w:rsidRDefault="00AA035C" w:rsidP="00AA035C">
      <w:pPr>
        <w:pStyle w:val="Compact"/>
        <w:numPr>
          <w:ilvl w:val="1"/>
          <w:numId w:val="1"/>
        </w:numPr>
        <w:rPr>
          <w:highlight w:val="magenta"/>
        </w:rPr>
      </w:pPr>
      <w:r w:rsidRPr="004D581F">
        <w:rPr>
          <w:highlight w:val="magenta"/>
        </w:rPr>
        <w:t>[@ahmadnezhadInspiratoryMuscleTraining2020]</w:t>
      </w:r>
    </w:p>
    <w:p w14:paraId="13FCD602" w14:textId="77777777" w:rsidR="00AA035C" w:rsidRPr="004D581F" w:rsidRDefault="00AA035C" w:rsidP="00AA035C">
      <w:pPr>
        <w:pStyle w:val="Compact"/>
        <w:numPr>
          <w:ilvl w:val="1"/>
          <w:numId w:val="1"/>
        </w:numPr>
        <w:rPr>
          <w:highlight w:val="magenta"/>
        </w:rPr>
      </w:pPr>
      <w:r w:rsidRPr="004D581F">
        <w:rPr>
          <w:highlight w:val="magenta"/>
        </w:rPr>
        <w:fldChar w:fldCharType="begin"/>
      </w:r>
      <w:r w:rsidRPr="004D581F">
        <w:rPr>
          <w:highlight w:val="magenta"/>
        </w:rPr>
        <w:instrText xml:space="preserve"> ADDIN ZOTERO_ITEM CSL_CITATION {"citationID":"00000075","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w:instrText>
      </w:r>
      <w:r w:rsidRPr="004D581F">
        <w:rPr>
          <w:rFonts w:ascii="Arial" w:hAnsi="Arial" w:cs="Arial"/>
          <w:highlight w:val="magenta"/>
        </w:rPr>
        <w:instrText> </w:instrText>
      </w:r>
      <w:r w:rsidRPr="004D581F">
        <w:rPr>
          <w:highlight w:val="magenta"/>
        </w:rPr>
        <w:instrText>=</w:instrText>
      </w:r>
      <w:r w:rsidRPr="004D581F">
        <w:rPr>
          <w:rFonts w:ascii="Arial" w:hAnsi="Arial" w:cs="Arial"/>
          <w:highlight w:val="magenta"/>
        </w:rPr>
        <w:instrText> </w:instrText>
      </w:r>
      <w:r w:rsidRPr="004D581F">
        <w:rPr>
          <w:highlight w:val="magenta"/>
        </w:rPr>
        <w:instrText>47</w:instrText>
      </w:r>
      <w:r w:rsidRPr="004D581F">
        <w:rPr>
          <w:rFonts w:ascii="Arial" w:hAnsi="Arial" w:cs="Arial"/>
          <w:highlight w:val="magenta"/>
        </w:rPr>
        <w:instrText> </w:instrText>
      </w:r>
      <w:r w:rsidRPr="004D581F">
        <w:rPr>
          <w:rFonts w:ascii="Aptos" w:hAnsi="Aptos" w:cs="Aptos"/>
          <w:highlight w:val="magenta"/>
        </w:rPr>
        <w:instrText>±</w:instrText>
      </w:r>
      <w:r w:rsidRPr="004D581F">
        <w:rPr>
          <w:rFonts w:ascii="Arial" w:hAnsi="Arial" w:cs="Arial"/>
          <w:highlight w:val="magenta"/>
        </w:rPr>
        <w:instrText> </w:instrText>
      </w:r>
      <w:r w:rsidRPr="004D581F">
        <w:rPr>
          <w:highlight w:val="magenta"/>
        </w:rPr>
        <w:instrText xml:space="preserve">19% predicted; Pimax </w:instrText>
      </w:r>
      <w:r w:rsidRPr="004D581F">
        <w:rPr>
          <w:rFonts w:ascii="Arial" w:hAnsi="Arial" w:cs="Arial"/>
          <w:highlight w:val="magenta"/>
        </w:rPr>
        <w:instrText> </w:instrText>
      </w:r>
      <w:r w:rsidRPr="004D581F">
        <w:rPr>
          <w:highlight w:val="magenta"/>
        </w:rPr>
        <w:instrText>=</w:instrText>
      </w:r>
      <w:r w:rsidRPr="004D581F">
        <w:rPr>
          <w:rFonts w:ascii="Arial" w:hAnsi="Arial" w:cs="Arial"/>
          <w:highlight w:val="magenta"/>
        </w:rPr>
        <w:instrText> </w:instrText>
      </w:r>
      <w:r w:rsidRPr="004D581F">
        <w:rPr>
          <w:highlight w:val="magenta"/>
        </w:rPr>
        <w:instrText>-59</w:instrText>
      </w:r>
      <w:r w:rsidRPr="004D581F">
        <w:rPr>
          <w:rFonts w:ascii="Arial" w:hAnsi="Arial" w:cs="Arial"/>
          <w:highlight w:val="magenta"/>
        </w:rPr>
        <w:instrText> </w:instrText>
      </w:r>
      <w:r w:rsidRPr="004D581F">
        <w:rPr>
          <w:rFonts w:ascii="Aptos" w:hAnsi="Aptos" w:cs="Aptos"/>
          <w:highlight w:val="magenta"/>
        </w:rPr>
        <w:instrText>±</w:instrText>
      </w:r>
      <w:r w:rsidRPr="004D581F">
        <w:rPr>
          <w:rFonts w:ascii="Arial" w:hAnsi="Arial" w:cs="Arial"/>
          <w:highlight w:val="magenta"/>
        </w:rPr>
        <w:instrText> </w:instrText>
      </w:r>
      <w:r w:rsidRPr="004D581F">
        <w:rPr>
          <w:highlight w:val="magenta"/>
        </w:rPr>
        <w:instrText>14 cmH2O; cycle ergometer peak work rate</w:instrText>
      </w:r>
      <w:r w:rsidRPr="004D581F">
        <w:rPr>
          <w:rFonts w:ascii="Arial" w:hAnsi="Arial" w:cs="Arial"/>
          <w:highlight w:val="magenta"/>
        </w:rPr>
        <w:instrText> </w:instrText>
      </w:r>
      <w:r w:rsidRPr="004D581F">
        <w:rPr>
          <w:highlight w:val="magenta"/>
        </w:rPr>
        <w:instrText>=</w:instrText>
      </w:r>
      <w:r w:rsidRPr="004D581F">
        <w:rPr>
          <w:rFonts w:ascii="Arial" w:hAnsi="Arial" w:cs="Arial"/>
          <w:highlight w:val="magenta"/>
        </w:rPr>
        <w:instrText> </w:instrText>
      </w:r>
      <w:r w:rsidRPr="004D581F">
        <w:rPr>
          <w:highlight w:val="magenta"/>
        </w:rPr>
        <w:instrText>47</w:instrText>
      </w:r>
      <w:r w:rsidRPr="004D581F">
        <w:rPr>
          <w:rFonts w:ascii="Arial" w:hAnsi="Arial" w:cs="Arial"/>
          <w:highlight w:val="magenta"/>
        </w:rPr>
        <w:instrText> </w:instrText>
      </w:r>
      <w:r w:rsidRPr="004D581F">
        <w:rPr>
          <w:rFonts w:ascii="Aptos" w:hAnsi="Aptos" w:cs="Aptos"/>
          <w:highlight w:val="magenta"/>
        </w:rPr>
        <w:instrText>±</w:instrText>
      </w:r>
      <w:r w:rsidRPr="004D581F">
        <w:rPr>
          <w:rFonts w:ascii="Arial" w:hAnsi="Arial" w:cs="Arial"/>
          <w:highlight w:val="magenta"/>
        </w:rPr>
        <w:instrText> </w:instrText>
      </w:r>
      <w:r w:rsidRPr="004D581F">
        <w:rPr>
          <w:highlight w:val="magenta"/>
        </w:rPr>
        <w:instrText xml:space="preserve">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rsidRPr="004D581F">
        <w:rPr>
          <w:highlight w:val="magenta"/>
        </w:rPr>
        <w:fldChar w:fldCharType="separate"/>
      </w:r>
      <w:r w:rsidRPr="004D581F">
        <w:rPr>
          <w:rFonts w:ascii="Aptos" w:hAnsi="Aptos"/>
          <w:highlight w:val="magenta"/>
        </w:rPr>
        <w:t>(Langer et al., 2018)</w:t>
      </w:r>
      <w:r w:rsidRPr="004D581F">
        <w:rPr>
          <w:highlight w:val="magenta"/>
        </w:rPr>
        <w:fldChar w:fldCharType="end"/>
      </w:r>
    </w:p>
    <w:p w14:paraId="65AAC638" w14:textId="77777777" w:rsidR="00AA035C" w:rsidRPr="004D581F" w:rsidRDefault="00AA035C" w:rsidP="00AA035C">
      <w:pPr>
        <w:pStyle w:val="Compact"/>
        <w:numPr>
          <w:ilvl w:val="1"/>
          <w:numId w:val="1"/>
        </w:numPr>
        <w:rPr>
          <w:highlight w:val="magenta"/>
        </w:rPr>
      </w:pPr>
      <w:r w:rsidRPr="004D581F">
        <w:rPr>
          <w:highlight w:val="magenta"/>
        </w:rPr>
        <w:fldChar w:fldCharType="begin"/>
      </w:r>
      <w:r w:rsidRPr="004D581F">
        <w:rPr>
          <w:highlight w:val="magenta"/>
        </w:rPr>
        <w:instrText xml:space="preserve"> ADDIN ZOTERO_ITEM CSL_CITATION {"citationID":"00000076","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w:instrText>
      </w:r>
      <w:r w:rsidRPr="004D581F">
        <w:rPr>
          <w:rFonts w:ascii="Arial" w:hAnsi="Arial" w:cs="Arial"/>
          <w:highlight w:val="magenta"/>
        </w:rPr>
        <w:instrText>ﬀ</w:instrText>
      </w:r>
      <w:r w:rsidRPr="004D581F">
        <w:rPr>
          <w:highlight w:val="magenta"/>
        </w:rPr>
        <w:instrText>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w:instrText>
      </w:r>
      <w:r w:rsidRPr="004D581F">
        <w:rPr>
          <w:rFonts w:ascii="Arial" w:hAnsi="Arial" w:cs="Arial"/>
          <w:highlight w:val="magenta"/>
        </w:rPr>
        <w:instrText>ﬀ</w:instrText>
      </w:r>
      <w:r w:rsidRPr="004D581F">
        <w:rPr>
          <w:highlight w:val="magenta"/>
        </w:rPr>
        <w:instrText xml:space="preserve">erence: </w:instrText>
      </w:r>
      <w:r w:rsidRPr="004D581F">
        <w:rPr>
          <w:rFonts w:ascii="Aptos" w:hAnsi="Aptos" w:cs="Aptos"/>
          <w:highlight w:val="magenta"/>
        </w:rPr>
        <w:instrText>−</w:instrText>
      </w:r>
      <w:r w:rsidRPr="004D581F">
        <w:rPr>
          <w:highlight w:val="magenta"/>
        </w:rPr>
        <w:instrText xml:space="preserve">84.5; 95% CI, </w:instrText>
      </w:r>
      <w:r w:rsidRPr="004D581F">
        <w:rPr>
          <w:rFonts w:ascii="Aptos" w:hAnsi="Aptos" w:cs="Aptos"/>
          <w:highlight w:val="magenta"/>
        </w:rPr>
        <w:instrText>−</w:instrText>
      </w:r>
      <w:r w:rsidRPr="004D581F">
        <w:rPr>
          <w:highlight w:val="magenta"/>
        </w:rPr>
        <w:instrText xml:space="preserve">148.1 to </w:instrText>
      </w:r>
      <w:r w:rsidRPr="004D581F">
        <w:rPr>
          <w:rFonts w:ascii="Aptos" w:hAnsi="Aptos" w:cs="Aptos"/>
          <w:highlight w:val="magenta"/>
        </w:rPr>
        <w:instrText>−</w:instrText>
      </w:r>
      <w:r w:rsidRPr="004D581F">
        <w:rPr>
          <w:highlight w:val="magenta"/>
        </w:rPr>
        <w:instrText>20.9). Also, there was a reduction in plasma levels of angiopoietin-2 (between-group di</w:instrText>
      </w:r>
      <w:r w:rsidRPr="004D581F">
        <w:rPr>
          <w:rFonts w:ascii="Arial" w:hAnsi="Arial" w:cs="Arial"/>
          <w:highlight w:val="magenta"/>
        </w:rPr>
        <w:instrText>ﬀ</w:instrText>
      </w:r>
      <w:r w:rsidRPr="004D581F">
        <w:rPr>
          <w:highlight w:val="magenta"/>
        </w:rPr>
        <w:instrText xml:space="preserve">erence: </w:instrText>
      </w:r>
      <w:r w:rsidRPr="004D581F">
        <w:rPr>
          <w:rFonts w:ascii="Aptos" w:hAnsi="Aptos" w:cs="Aptos"/>
          <w:highlight w:val="magenta"/>
        </w:rPr>
        <w:instrText>−</w:instrText>
      </w:r>
      <w:r w:rsidRPr="004D581F">
        <w:rPr>
          <w:highlight w:val="magenta"/>
        </w:rPr>
        <w:instrText xml:space="preserve">0.48; 95% CI, </w:instrText>
      </w:r>
      <w:r w:rsidRPr="004D581F">
        <w:rPr>
          <w:rFonts w:ascii="Aptos" w:hAnsi="Aptos" w:cs="Aptos"/>
          <w:highlight w:val="magenta"/>
        </w:rPr>
        <w:instrText>−</w:instrText>
      </w:r>
      <w:r w:rsidRPr="004D581F">
        <w:rPr>
          <w:highlight w:val="magenta"/>
        </w:rPr>
        <w:instrText xml:space="preserve">1.03 to </w:instrText>
      </w:r>
      <w:r w:rsidRPr="004D581F">
        <w:rPr>
          <w:rFonts w:ascii="Aptos" w:hAnsi="Aptos" w:cs="Aptos"/>
          <w:highlight w:val="magenta"/>
        </w:rPr>
        <w:instrText>−</w:instrText>
      </w:r>
      <w:r w:rsidRPr="004D581F">
        <w:rPr>
          <w:highlight w:val="magenta"/>
        </w:rPr>
        <w:instrText>0.097). Moreover, there was a signi</w:instrText>
      </w:r>
      <w:r w:rsidRPr="004D581F">
        <w:rPr>
          <w:rFonts w:ascii="Aptos" w:hAnsi="Aptos" w:cs="Aptos"/>
          <w:highlight w:val="magenta"/>
        </w:rPr>
        <w:instrText>ﬁ</w:instrText>
      </w:r>
      <w:r w:rsidRPr="004D581F">
        <w:rPr>
          <w:highlight w:val="magenta"/>
        </w:rPr>
        <w:instrText>cant reduction in mean blood pressure at rest (between-group di</w:instrText>
      </w:r>
      <w:r w:rsidRPr="004D581F">
        <w:rPr>
          <w:rFonts w:ascii="Arial" w:hAnsi="Arial" w:cs="Arial"/>
          <w:highlight w:val="magenta"/>
        </w:rPr>
        <w:instrText>ﬀ</w:instrText>
      </w:r>
      <w:r w:rsidRPr="004D581F">
        <w:rPr>
          <w:highlight w:val="magenta"/>
        </w:rPr>
        <w:instrText xml:space="preserve">erence: </w:instrText>
      </w:r>
      <w:r w:rsidRPr="004D581F">
        <w:rPr>
          <w:rFonts w:ascii="Aptos" w:hAnsi="Aptos" w:cs="Aptos"/>
          <w:highlight w:val="magenta"/>
        </w:rPr>
        <w:instrText>−</w:instrText>
      </w:r>
      <w:r w:rsidRPr="004D581F">
        <w:rPr>
          <w:highlight w:val="magenta"/>
        </w:rPr>
        <w:instrText xml:space="preserve">12.2; 95%CI, </w:instrText>
      </w:r>
      <w:r w:rsidRPr="004D581F">
        <w:rPr>
          <w:rFonts w:ascii="Aptos" w:hAnsi="Aptos" w:cs="Aptos"/>
          <w:highlight w:val="magenta"/>
        </w:rPr>
        <w:instrText>−</w:instrText>
      </w:r>
      <w:r w:rsidRPr="004D581F">
        <w:rPr>
          <w:highlight w:val="magenta"/>
        </w:rPr>
        <w:instrText xml:space="preserve">17.8 to </w:instrText>
      </w:r>
      <w:r w:rsidRPr="004D581F">
        <w:rPr>
          <w:rFonts w:ascii="Aptos" w:hAnsi="Aptos" w:cs="Aptos"/>
          <w:highlight w:val="magenta"/>
        </w:rPr>
        <w:instrText>−</w:instrText>
      </w:r>
      <w:r w:rsidRPr="004D581F">
        <w:rPr>
          <w:highlight w:val="magenta"/>
        </w:rPr>
        <w:instrText>6.6) associated with a reduction in endothelin-1 levels (between-group di</w:instrText>
      </w:r>
      <w:r w:rsidRPr="004D581F">
        <w:rPr>
          <w:rFonts w:ascii="Arial" w:hAnsi="Arial" w:cs="Arial"/>
          <w:highlight w:val="magenta"/>
        </w:rPr>
        <w:instrText>ﬀ</w:instrText>
      </w:r>
      <w:r w:rsidRPr="004D581F">
        <w:rPr>
          <w:highlight w:val="magenta"/>
        </w:rPr>
        <w:instrText xml:space="preserve">erence: </w:instrText>
      </w:r>
      <w:r w:rsidRPr="004D581F">
        <w:rPr>
          <w:rFonts w:ascii="Aptos" w:hAnsi="Aptos" w:cs="Aptos"/>
          <w:highlight w:val="magenta"/>
        </w:rPr>
        <w:instrText>−</w:instrText>
      </w:r>
      <w:r w:rsidRPr="004D581F">
        <w:rPr>
          <w:highlight w:val="magenta"/>
        </w:rPr>
        <w:instrText xml:space="preserve">0.164; 95% CI, </w:instrText>
      </w:r>
      <w:r w:rsidRPr="004D581F">
        <w:rPr>
          <w:rFonts w:ascii="Aptos" w:hAnsi="Aptos" w:cs="Aptos"/>
          <w:highlight w:val="magenta"/>
        </w:rPr>
        <w:instrText>−</w:instrText>
      </w:r>
      <w:r w:rsidRPr="004D581F">
        <w:rPr>
          <w:highlight w:val="magenta"/>
        </w:rPr>
        <w:instrText xml:space="preserve">0.293 to </w:instrText>
      </w:r>
      <w:r w:rsidRPr="004D581F">
        <w:rPr>
          <w:rFonts w:ascii="Aptos" w:hAnsi="Aptos" w:cs="Aptos"/>
          <w:highlight w:val="magenta"/>
        </w:rPr>
        <w:instrText>−</w:instrText>
      </w:r>
      <w:r w:rsidRPr="004D581F">
        <w:rPr>
          <w:highlight w:val="magenta"/>
        </w:rPr>
        <w:instrText>0.034). There was no di</w:instrText>
      </w:r>
      <w:r w:rsidRPr="004D581F">
        <w:rPr>
          <w:rFonts w:ascii="Arial" w:hAnsi="Arial" w:cs="Arial"/>
          <w:highlight w:val="magenta"/>
        </w:rPr>
        <w:instrText>ﬀ</w:instrText>
      </w:r>
      <w:r w:rsidRPr="004D581F">
        <w:rPr>
          <w:highlight w:val="magenta"/>
        </w:rPr>
        <w:instrText xml:space="preserve">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Pr="004D581F">
        <w:rPr>
          <w:highlight w:val="magenta"/>
        </w:rPr>
        <w:fldChar w:fldCharType="separate"/>
      </w:r>
      <w:r w:rsidRPr="004D581F">
        <w:rPr>
          <w:rFonts w:ascii="Aptos" w:hAnsi="Aptos"/>
          <w:highlight w:val="magenta"/>
        </w:rPr>
        <w:t>(Campos et al., 2018)</w:t>
      </w:r>
      <w:r w:rsidRPr="004D581F">
        <w:rPr>
          <w:highlight w:val="magenta"/>
        </w:rPr>
        <w:fldChar w:fldCharType="end"/>
      </w:r>
    </w:p>
    <w:p w14:paraId="638334B9" w14:textId="77777777" w:rsidR="00AA035C" w:rsidRPr="004D581F" w:rsidRDefault="00AA035C" w:rsidP="00AA035C">
      <w:pPr>
        <w:pStyle w:val="Compact"/>
        <w:numPr>
          <w:ilvl w:val="1"/>
          <w:numId w:val="1"/>
        </w:numPr>
        <w:rPr>
          <w:highlight w:val="magenta"/>
        </w:rPr>
      </w:pPr>
      <w:r w:rsidRPr="004D581F">
        <w:rPr>
          <w:highlight w:val="magenta"/>
        </w:rPr>
        <w:fldChar w:fldCharType="begin"/>
      </w:r>
      <w:r w:rsidRPr="004D581F">
        <w:rPr>
          <w:highlight w:val="magenta"/>
        </w:rPr>
        <w:instrText xml:space="preserve"> ADDIN ZOTERO_ITEM CSL_CITATION {"citationID":"00000077","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4D581F">
        <w:rPr>
          <w:highlight w:val="magenta"/>
        </w:rPr>
        <w:fldChar w:fldCharType="separate"/>
      </w:r>
      <w:r w:rsidRPr="004D581F">
        <w:rPr>
          <w:rFonts w:ascii="Aptos" w:hAnsi="Aptos"/>
          <w:highlight w:val="magenta"/>
        </w:rPr>
        <w:t>(Tanriverdi et al., 2023)</w:t>
      </w:r>
      <w:r w:rsidRPr="004D581F">
        <w:rPr>
          <w:highlight w:val="magenta"/>
        </w:rPr>
        <w:fldChar w:fldCharType="end"/>
      </w:r>
    </w:p>
    <w:p w14:paraId="3B8A8A01" w14:textId="77777777" w:rsidR="00AA035C" w:rsidRPr="004D581F" w:rsidRDefault="00AA035C" w:rsidP="00AA035C">
      <w:pPr>
        <w:pStyle w:val="Compact"/>
        <w:numPr>
          <w:ilvl w:val="0"/>
          <w:numId w:val="1"/>
        </w:numPr>
        <w:rPr>
          <w:highlight w:val="magenta"/>
        </w:rPr>
      </w:pPr>
      <w:r w:rsidRPr="004D581F">
        <w:rPr>
          <w:highlight w:val="magenta"/>
        </w:rPr>
        <w:t>5 days</w:t>
      </w:r>
    </w:p>
    <w:p w14:paraId="4CDD1850" w14:textId="77777777" w:rsidR="00AA035C" w:rsidRPr="004D581F" w:rsidRDefault="00AA035C" w:rsidP="00AA035C">
      <w:pPr>
        <w:pStyle w:val="Compact"/>
        <w:numPr>
          <w:ilvl w:val="1"/>
          <w:numId w:val="1"/>
        </w:numPr>
        <w:rPr>
          <w:highlight w:val="magenta"/>
        </w:rPr>
      </w:pPr>
      <w:r w:rsidRPr="004D581F">
        <w:rPr>
          <w:highlight w:val="magenta"/>
        </w:rPr>
        <w:fldChar w:fldCharType="begin"/>
      </w:r>
      <w:r w:rsidRPr="004D581F">
        <w:rPr>
          <w:highlight w:val="magenta"/>
        </w:rPr>
        <w:instrText xml:space="preserve"> ADDIN ZOTERO_ITEM CSL_CITATION {"citationID":"00000078","properties":{"unsorted":false,"formattedCitation":"(Benli et al., 2024)","plainCitation":"(Benli et al., 2024)","noteIndex":0},"citationItems":[{"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prefix":""}],"schema":"https://github.com/citation-style-language/schema/raw/master/csl-citation.json"} </w:instrText>
      </w:r>
      <w:r w:rsidRPr="004D581F">
        <w:rPr>
          <w:highlight w:val="magenta"/>
        </w:rPr>
        <w:fldChar w:fldCharType="separate"/>
      </w:r>
      <w:r w:rsidRPr="004D581F">
        <w:rPr>
          <w:rFonts w:ascii="Aptos" w:hAnsi="Aptos"/>
          <w:highlight w:val="magenta"/>
        </w:rPr>
        <w:t>(Benli et al., 2024)</w:t>
      </w:r>
      <w:r w:rsidRPr="004D581F">
        <w:rPr>
          <w:highlight w:val="magenta"/>
        </w:rPr>
        <w:fldChar w:fldCharType="end"/>
      </w:r>
    </w:p>
    <w:p w14:paraId="58FA87A2" w14:textId="77777777" w:rsidR="00AA035C" w:rsidRPr="004D581F" w:rsidRDefault="00AA035C" w:rsidP="00AA035C">
      <w:pPr>
        <w:pStyle w:val="Compact"/>
        <w:numPr>
          <w:ilvl w:val="0"/>
          <w:numId w:val="1"/>
        </w:numPr>
        <w:rPr>
          <w:highlight w:val="magenta"/>
        </w:rPr>
      </w:pPr>
      <w:r w:rsidRPr="004D581F">
        <w:rPr>
          <w:highlight w:val="magenta"/>
        </w:rPr>
        <w:t>2 weeks</w:t>
      </w:r>
    </w:p>
    <w:p w14:paraId="1E323223" w14:textId="77777777" w:rsidR="00AA035C" w:rsidRPr="004D581F" w:rsidRDefault="00AA035C" w:rsidP="00AA035C">
      <w:pPr>
        <w:pStyle w:val="Compact"/>
        <w:numPr>
          <w:ilvl w:val="1"/>
          <w:numId w:val="1"/>
        </w:numPr>
        <w:rPr>
          <w:highlight w:val="magenta"/>
        </w:rPr>
      </w:pPr>
      <w:r w:rsidRPr="004D581F">
        <w:rPr>
          <w:highlight w:val="magenta"/>
        </w:rPr>
        <w:t>[@abodonyaInspiratoryMuscleTraining2021]</w:t>
      </w:r>
    </w:p>
    <w:bookmarkEnd w:id="0"/>
    <w:p w14:paraId="4AD13FF8" w14:textId="77777777" w:rsidR="00BE143B" w:rsidRDefault="00BE143B"/>
    <w:sectPr w:rsidR="00BE143B" w:rsidSect="00562611">
      <w:headerReference w:type="even" r:id="rId7"/>
      <w:headerReference w:type="default" r:id="rId8"/>
      <w:footerReference w:type="even" r:id="rId9"/>
      <w:footerReference w:type="default" r:id="rId10"/>
      <w:headerReference w:type="first" r:id="rId11"/>
      <w:footerReference w:type="first" r:id="rId12"/>
      <w:pgSz w:w="12240" w:h="15840" w:code="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290516" w14:textId="77777777" w:rsidR="003E1EA1" w:rsidRDefault="003E1EA1" w:rsidP="00521937">
      <w:pPr>
        <w:spacing w:after="0" w:line="240" w:lineRule="auto"/>
      </w:pPr>
      <w:r>
        <w:separator/>
      </w:r>
    </w:p>
  </w:endnote>
  <w:endnote w:type="continuationSeparator" w:id="0">
    <w:p w14:paraId="71329750" w14:textId="77777777" w:rsidR="003E1EA1" w:rsidRDefault="003E1EA1" w:rsidP="005219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879A36" w14:textId="77777777" w:rsidR="00521937" w:rsidRDefault="005219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EBC2B1" w14:textId="77777777" w:rsidR="00521937" w:rsidRDefault="0052193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B2B9EA" w14:textId="77777777" w:rsidR="00521937" w:rsidRDefault="005219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06683B" w14:textId="77777777" w:rsidR="003E1EA1" w:rsidRDefault="003E1EA1" w:rsidP="00521937">
      <w:pPr>
        <w:spacing w:after="0" w:line="240" w:lineRule="auto"/>
      </w:pPr>
      <w:r>
        <w:separator/>
      </w:r>
    </w:p>
  </w:footnote>
  <w:footnote w:type="continuationSeparator" w:id="0">
    <w:p w14:paraId="43E6316C" w14:textId="77777777" w:rsidR="003E1EA1" w:rsidRDefault="003E1EA1" w:rsidP="005219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F1C635" w14:textId="77777777" w:rsidR="00521937" w:rsidRDefault="0052193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7D1FF7" w14:textId="77777777" w:rsidR="00521937" w:rsidRDefault="0052193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B62B98" w14:textId="77777777" w:rsidR="00521937" w:rsidRDefault="0052193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1"/>
    <w:multiLevelType w:val="multilevel"/>
    <w:tmpl w:val="08ECC820"/>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1" w15:restartNumberingAfterBreak="0">
    <w:nsid w:val="4C9417DE"/>
    <w:multiLevelType w:val="hybridMultilevel"/>
    <w:tmpl w:val="CB30A5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CE86EF3"/>
    <w:multiLevelType w:val="hybridMultilevel"/>
    <w:tmpl w:val="5AA4DA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74730194">
    <w:abstractNumId w:val="0"/>
  </w:num>
  <w:num w:numId="2" w16cid:durableId="1301770562">
    <w:abstractNumId w:val="1"/>
  </w:num>
  <w:num w:numId="3" w16cid:durableId="16313986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2611"/>
    <w:rsid w:val="00013245"/>
    <w:rsid w:val="00092D3C"/>
    <w:rsid w:val="001933E9"/>
    <w:rsid w:val="002B4C44"/>
    <w:rsid w:val="002F0452"/>
    <w:rsid w:val="003E1EA1"/>
    <w:rsid w:val="00450CAF"/>
    <w:rsid w:val="00521937"/>
    <w:rsid w:val="0052349C"/>
    <w:rsid w:val="00562611"/>
    <w:rsid w:val="00581E86"/>
    <w:rsid w:val="007748E4"/>
    <w:rsid w:val="00872DA4"/>
    <w:rsid w:val="009B6C85"/>
    <w:rsid w:val="00AA035C"/>
    <w:rsid w:val="00BE143B"/>
    <w:rsid w:val="00CF49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A2DD1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BodyText"/>
    <w:link w:val="Heading1Char"/>
    <w:uiPriority w:val="9"/>
    <w:qFormat/>
    <w:rsid w:val="00AA035C"/>
    <w:pPr>
      <w:keepNext/>
      <w:keepLines/>
      <w:spacing w:before="360" w:after="80" w:line="240" w:lineRule="auto"/>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unhideWhenUsed/>
    <w:qFormat/>
    <w:rsid w:val="00AA035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A035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219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1937"/>
  </w:style>
  <w:style w:type="paragraph" w:styleId="Footer">
    <w:name w:val="footer"/>
    <w:basedOn w:val="Normal"/>
    <w:link w:val="FooterChar"/>
    <w:uiPriority w:val="99"/>
    <w:unhideWhenUsed/>
    <w:rsid w:val="005219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1937"/>
  </w:style>
  <w:style w:type="character" w:customStyle="1" w:styleId="Heading1Char">
    <w:name w:val="Heading 1 Char"/>
    <w:basedOn w:val="DefaultParagraphFont"/>
    <w:link w:val="Heading1"/>
    <w:uiPriority w:val="9"/>
    <w:rsid w:val="00AA035C"/>
    <w:rPr>
      <w:rFonts w:asciiTheme="majorHAnsi" w:eastAsiaTheme="majorEastAsia" w:hAnsiTheme="majorHAnsi" w:cstheme="majorBidi"/>
      <w:color w:val="2E74B5" w:themeColor="accent1" w:themeShade="BF"/>
      <w:sz w:val="40"/>
      <w:szCs w:val="40"/>
    </w:rPr>
  </w:style>
  <w:style w:type="paragraph" w:customStyle="1" w:styleId="Compact">
    <w:name w:val="Compact"/>
    <w:basedOn w:val="BodyText"/>
    <w:qFormat/>
    <w:rsid w:val="00AA035C"/>
    <w:pPr>
      <w:spacing w:before="36" w:after="36" w:line="240" w:lineRule="auto"/>
    </w:pPr>
    <w:rPr>
      <w:sz w:val="24"/>
      <w:szCs w:val="24"/>
    </w:rPr>
  </w:style>
  <w:style w:type="paragraph" w:styleId="BodyText">
    <w:name w:val="Body Text"/>
    <w:basedOn w:val="Normal"/>
    <w:link w:val="BodyTextChar"/>
    <w:uiPriority w:val="99"/>
    <w:semiHidden/>
    <w:unhideWhenUsed/>
    <w:rsid w:val="00AA035C"/>
    <w:pPr>
      <w:spacing w:after="120"/>
    </w:pPr>
  </w:style>
  <w:style w:type="character" w:customStyle="1" w:styleId="BodyTextChar">
    <w:name w:val="Body Text Char"/>
    <w:basedOn w:val="DefaultParagraphFont"/>
    <w:link w:val="BodyText"/>
    <w:uiPriority w:val="99"/>
    <w:semiHidden/>
    <w:rsid w:val="00AA035C"/>
  </w:style>
  <w:style w:type="character" w:customStyle="1" w:styleId="Heading2Char">
    <w:name w:val="Heading 2 Char"/>
    <w:basedOn w:val="DefaultParagraphFont"/>
    <w:link w:val="Heading2"/>
    <w:uiPriority w:val="9"/>
    <w:rsid w:val="00AA035C"/>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AA035C"/>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450CA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53778</Words>
  <Characters>306540</Characters>
  <Application>Microsoft Office Word</Application>
  <DocSecurity>0</DocSecurity>
  <Lines>2554</Lines>
  <Paragraphs>7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12-02T03:32:00Z</dcterms:created>
  <dcterms:modified xsi:type="dcterms:W3CDTF">2025-08-26T03:57:00Z</dcterms:modified>
</cp:coreProperties>
</file>